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523029" w14:textId="5F40881B" w:rsidR="000E6DEC" w:rsidRDefault="000E6DEC"/>
    <w:p w14:paraId="0FF1E8F0" w14:textId="6C32BF50" w:rsidR="00DD6A3B" w:rsidRDefault="00DD6A3B" w:rsidP="00DD6A3B">
      <w:pPr>
        <w:pStyle w:val="Heading1"/>
      </w:pPr>
      <w:r>
        <w:t>Abstract</w:t>
      </w:r>
    </w:p>
    <w:p w14:paraId="4E81FF7A" w14:textId="77777777" w:rsidR="00DD6A3B" w:rsidRPr="00DD6A3B" w:rsidRDefault="00DD6A3B" w:rsidP="00DD6A3B"/>
    <w:p w14:paraId="1A0E5A35" w14:textId="31E4B4F9" w:rsidR="00E73EEA" w:rsidRDefault="0040324E" w:rsidP="00DD6A3B">
      <w:pPr>
        <w:pStyle w:val="Heading1"/>
      </w:pPr>
      <w:r>
        <w:t>Background</w:t>
      </w:r>
    </w:p>
    <w:p w14:paraId="0C6EA0A1" w14:textId="20F9124A" w:rsidR="00234C0A" w:rsidRDefault="00C2697E" w:rsidP="00C2697E">
      <w:pPr>
        <w:pStyle w:val="ListParagraph"/>
        <w:numPr>
          <w:ilvl w:val="0"/>
          <w:numId w:val="1"/>
        </w:numPr>
      </w:pPr>
      <w:r>
        <w:t>TOR</w:t>
      </w:r>
    </w:p>
    <w:p w14:paraId="420912E7" w14:textId="28AF465C" w:rsidR="00C2697E" w:rsidRDefault="00C2697E" w:rsidP="00C2697E">
      <w:pPr>
        <w:pStyle w:val="ListParagraph"/>
        <w:numPr>
          <w:ilvl w:val="0"/>
          <w:numId w:val="1"/>
        </w:numPr>
      </w:pPr>
      <w:proofErr w:type="gramStart"/>
      <w:r>
        <w:t>why</w:t>
      </w:r>
      <w:proofErr w:type="gramEnd"/>
      <w:r>
        <w:t xml:space="preserve"> muscle</w:t>
      </w:r>
      <w:r w:rsidR="00411E0B">
        <w:t xml:space="preserve"> and aging</w:t>
      </w:r>
    </w:p>
    <w:p w14:paraId="27BC0FF0" w14:textId="11C7ED20" w:rsidR="00162960" w:rsidRDefault="00162960" w:rsidP="00162960">
      <w:pPr>
        <w:pStyle w:val="ListParagraph"/>
        <w:numPr>
          <w:ilvl w:val="0"/>
          <w:numId w:val="1"/>
        </w:numPr>
      </w:pPr>
      <w:r>
        <w:t>Flies</w:t>
      </w:r>
    </w:p>
    <w:p w14:paraId="7D7603EF" w14:textId="71D4B95E" w:rsidR="00C2697E" w:rsidRDefault="00FE5A20" w:rsidP="00C2697E">
      <w:pPr>
        <w:pStyle w:val="ListParagraph"/>
        <w:numPr>
          <w:ilvl w:val="0"/>
          <w:numId w:val="1"/>
        </w:numPr>
      </w:pPr>
      <w:r>
        <w:t>GAL4</w:t>
      </w:r>
      <w:r w:rsidR="00C2697E">
        <w:t>/UAS</w:t>
      </w:r>
    </w:p>
    <w:p w14:paraId="1C1D99DD" w14:textId="77777777" w:rsidR="00C2697E" w:rsidRDefault="00C2697E" w:rsidP="00C2697E"/>
    <w:p w14:paraId="369EB2B7" w14:textId="3CE3AF3C" w:rsidR="00C2697E" w:rsidRDefault="00C2697E" w:rsidP="00DD6A3B">
      <w:pPr>
        <w:pStyle w:val="Heading1"/>
      </w:pPr>
      <w:r>
        <w:t>Methods</w:t>
      </w:r>
    </w:p>
    <w:p w14:paraId="70B3CDA0" w14:textId="77777777" w:rsidR="00C35D4F" w:rsidRDefault="00C35D4F" w:rsidP="00C2697E">
      <w:pPr>
        <w:rPr>
          <w:b/>
        </w:rPr>
      </w:pPr>
    </w:p>
    <w:p w14:paraId="4465DF37" w14:textId="13310D69" w:rsidR="007E44ED" w:rsidRDefault="007E44ED" w:rsidP="00DD6A3B">
      <w:pPr>
        <w:pStyle w:val="Heading2"/>
      </w:pPr>
      <w:r>
        <w:t>Materials</w:t>
      </w:r>
    </w:p>
    <w:p w14:paraId="37D0BD68" w14:textId="6A8DC782" w:rsidR="00DB29A1" w:rsidRDefault="00411E0B" w:rsidP="00C2697E">
      <w:pPr>
        <w:rPr>
          <w:b/>
        </w:rPr>
      </w:pPr>
      <w:proofErr w:type="spellStart"/>
      <w:r>
        <w:t>Rapamycin</w:t>
      </w:r>
      <w:proofErr w:type="spellEnd"/>
      <w:r>
        <w:t xml:space="preserve"> was purchased from XXX.  </w:t>
      </w:r>
      <w:r w:rsidR="00BE0793">
        <w:t xml:space="preserve">The fly stocks were ordered from </w:t>
      </w:r>
      <w:r>
        <w:t xml:space="preserve">the </w:t>
      </w:r>
      <w:r w:rsidR="00BE0793">
        <w:t>Bloomington</w:t>
      </w:r>
      <w:r>
        <w:t xml:space="preserve"> stock center (Table 1)</w:t>
      </w:r>
      <w:r w:rsidR="00BE0793">
        <w:t xml:space="preserve">. Food was made </w:t>
      </w:r>
      <w:r>
        <w:t xml:space="preserve">prepared according to </w:t>
      </w:r>
      <w:commentRangeStart w:id="0"/>
      <w:r>
        <w:t>XXX</w:t>
      </w:r>
      <w:r w:rsidR="00BE0793">
        <w:rPr>
          <w:b/>
        </w:rPr>
        <w:t xml:space="preserve"> </w:t>
      </w:r>
      <w:commentRangeEnd w:id="0"/>
      <w:r>
        <w:rPr>
          <w:rStyle w:val="CommentReference"/>
        </w:rPr>
        <w:commentReference w:id="0"/>
      </w:r>
      <w:r>
        <w:rPr>
          <w:b/>
        </w:rPr>
        <w:t xml:space="preserve">.  </w:t>
      </w:r>
    </w:p>
    <w:p w14:paraId="490316A0" w14:textId="77777777" w:rsidR="00411E0B" w:rsidRDefault="00411E0B" w:rsidP="00C2697E">
      <w:pPr>
        <w:rPr>
          <w:b/>
        </w:rPr>
      </w:pPr>
    </w:p>
    <w:p w14:paraId="320B5C76" w14:textId="77777777" w:rsidR="001A0687" w:rsidRDefault="001A0687" w:rsidP="00C2697E">
      <w:pPr>
        <w:rPr>
          <w:b/>
        </w:rPr>
      </w:pPr>
    </w:p>
    <w:p w14:paraId="6EEAF636" w14:textId="77777777" w:rsidR="004B7CDC" w:rsidRDefault="004B7CDC" w:rsidP="00C2697E">
      <w:pPr>
        <w:rPr>
          <w:b/>
        </w:rPr>
      </w:pPr>
    </w:p>
    <w:p w14:paraId="74B3F535" w14:textId="2BD301B2" w:rsidR="00411E0B" w:rsidRDefault="00411E0B" w:rsidP="00DD6A3B">
      <w:pPr>
        <w:pStyle w:val="Heading2"/>
      </w:pPr>
      <w:commentRangeStart w:id="1"/>
      <w:r>
        <w:t xml:space="preserve">Tissue Culture and </w:t>
      </w:r>
      <w:proofErr w:type="spellStart"/>
      <w:r>
        <w:t>Myotube</w:t>
      </w:r>
      <w:proofErr w:type="spellEnd"/>
      <w:r>
        <w:t xml:space="preserve"> Formation</w:t>
      </w:r>
    </w:p>
    <w:p w14:paraId="0D35AB59" w14:textId="77777777" w:rsidR="00F444D6" w:rsidRDefault="00F444D6" w:rsidP="001A0687">
      <w:pPr>
        <w:pStyle w:val="Heading2"/>
      </w:pPr>
    </w:p>
    <w:p w14:paraId="6FCC02DE" w14:textId="0096E874" w:rsidR="00F444D6" w:rsidRPr="00F444D6" w:rsidRDefault="00F444D6" w:rsidP="001A0687">
      <w:pPr>
        <w:pStyle w:val="Heading2"/>
      </w:pPr>
      <w:r>
        <w:t>Real Time Quantitative PCR</w:t>
      </w:r>
    </w:p>
    <w:commentRangeEnd w:id="1"/>
    <w:p w14:paraId="36D2F3A8" w14:textId="77777777" w:rsidR="00411E0B" w:rsidRDefault="00C8155A" w:rsidP="00C2697E">
      <w:pPr>
        <w:rPr>
          <w:b/>
        </w:rPr>
      </w:pPr>
      <w:r>
        <w:rPr>
          <w:rStyle w:val="CommentReference"/>
        </w:rPr>
        <w:commentReference w:id="1"/>
      </w:r>
    </w:p>
    <w:p w14:paraId="1EBF392B" w14:textId="77777777" w:rsidR="00DB29A1" w:rsidRDefault="00DB29A1" w:rsidP="00C2697E">
      <w:pPr>
        <w:rPr>
          <w:b/>
        </w:rPr>
      </w:pPr>
    </w:p>
    <w:p w14:paraId="2900EB1B" w14:textId="23484566" w:rsidR="00DB29A1" w:rsidRPr="00DB29A1" w:rsidRDefault="00DB29A1" w:rsidP="001A0687">
      <w:pPr>
        <w:pStyle w:val="Heading2"/>
      </w:pPr>
      <w:r>
        <w:t>Fly Breeding</w:t>
      </w:r>
    </w:p>
    <w:p w14:paraId="2496D9B5" w14:textId="77777777" w:rsidR="00411E0B" w:rsidRDefault="00411E0B" w:rsidP="001A0687"/>
    <w:p w14:paraId="35D61979" w14:textId="18544A15" w:rsidR="00C2697E" w:rsidRDefault="00BE0793" w:rsidP="00EB1511">
      <w:r>
        <w:t xml:space="preserve">To prepare the crosses, virgin females were picked out from each of the </w:t>
      </w:r>
      <w:r w:rsidR="00FE5A20">
        <w:t>GAL4</w:t>
      </w:r>
      <w:r>
        <w:t xml:space="preserve"> drive</w:t>
      </w:r>
      <w:r w:rsidR="00DB29A1">
        <w:t xml:space="preserve">r strains. </w:t>
      </w:r>
      <w:r w:rsidR="00411E0B">
        <w:t xml:space="preserve">  Ten virgin females</w:t>
      </w:r>
      <w:r>
        <w:t xml:space="preserve"> were used per cross. Males </w:t>
      </w:r>
      <w:r w:rsidR="00DB29A1">
        <w:t xml:space="preserve">with the appropriate </w:t>
      </w:r>
      <w:r w:rsidR="00411E0B">
        <w:t>genotype</w:t>
      </w:r>
      <w:r w:rsidR="00DB29A1">
        <w:t xml:space="preserve"> </w:t>
      </w:r>
      <w:r>
        <w:t xml:space="preserve">were chosen from each of the </w:t>
      </w:r>
      <w:proofErr w:type="spellStart"/>
      <w:r>
        <w:t>shRNA</w:t>
      </w:r>
      <w:proofErr w:type="spellEnd"/>
      <w:r>
        <w:t xml:space="preserve"> strains, </w:t>
      </w:r>
      <w:r w:rsidR="00DB29A1">
        <w:t xml:space="preserve">and four males were used per cross. </w:t>
      </w:r>
      <w:r w:rsidR="00411E0B">
        <w:t xml:space="preserve">Flies were maintained </w:t>
      </w:r>
      <w:r w:rsidR="00DB29A1">
        <w:t>in an incubator at 25</w:t>
      </w:r>
      <w:r w:rsidR="00DB29A1">
        <w:rPr>
          <w:rFonts w:ascii="Cambria" w:hAnsi="Cambria"/>
        </w:rPr>
        <w:t>°</w:t>
      </w:r>
      <w:r w:rsidR="00DB29A1">
        <w:t xml:space="preserve"> C. </w:t>
      </w:r>
      <w:r w:rsidR="00187BB9">
        <w:t>When cooler temperatures were required, flies were maintained at 18</w:t>
      </w:r>
      <w:r w:rsidR="00187BB9">
        <w:rPr>
          <w:rFonts w:ascii="Cambria" w:hAnsi="Cambria"/>
        </w:rPr>
        <w:t xml:space="preserve">° </w:t>
      </w:r>
      <w:r w:rsidR="00187BB9">
        <w:t xml:space="preserve">C.  </w:t>
      </w:r>
      <w:r w:rsidR="00922DE5">
        <w:t xml:space="preserve">The parents were flipped into a new vial every five days. </w:t>
      </w:r>
      <w:r w:rsidR="00DB29A1">
        <w:t xml:space="preserve">The </w:t>
      </w:r>
      <w:r w:rsidR="00411E0B">
        <w:t xml:space="preserve">progeny </w:t>
      </w:r>
      <w:r w:rsidR="00DB29A1">
        <w:t xml:space="preserve">began to </w:t>
      </w:r>
      <w:proofErr w:type="spellStart"/>
      <w:r w:rsidR="00DB29A1">
        <w:t>eclose</w:t>
      </w:r>
      <w:proofErr w:type="spellEnd"/>
      <w:r w:rsidR="00DB29A1">
        <w:t xml:space="preserve"> after ten days, at which point the progeny was sorted according to phenotype </w:t>
      </w:r>
      <w:r w:rsidR="00922DE5">
        <w:t>and gender. During each sorting, the number of flies of each phenotype was recorded. The sorted flies were put into new vials, with males and females separated and with 5-10 flies in each vial.  The progeny was stored in an incubator at 25</w:t>
      </w:r>
      <w:r w:rsidR="00922DE5">
        <w:rPr>
          <w:rFonts w:ascii="Cambria" w:hAnsi="Cambria"/>
        </w:rPr>
        <w:t>°</w:t>
      </w:r>
      <w:r w:rsidR="00922DE5">
        <w:t xml:space="preserve"> C. This process was continued until </w:t>
      </w:r>
      <w:r w:rsidR="00411E0B">
        <w:t xml:space="preserve">at </w:t>
      </w:r>
      <w:r w:rsidR="00411E0B">
        <w:lastRenderedPageBreak/>
        <w:t xml:space="preserve">least </w:t>
      </w:r>
      <w:r w:rsidR="00922DE5">
        <w:t>100 flies of each genotype had been collected</w:t>
      </w:r>
      <w:r w:rsidR="00411E0B">
        <w:t xml:space="preserve">.  At least three replicates of each cross </w:t>
      </w:r>
      <w:proofErr w:type="gramStart"/>
      <w:r w:rsidR="00411E0B">
        <w:t>was</w:t>
      </w:r>
      <w:proofErr w:type="gramEnd"/>
      <w:r w:rsidR="00411E0B">
        <w:t xml:space="preserve"> performed</w:t>
      </w:r>
      <w:r w:rsidR="00922DE5">
        <w:t xml:space="preserve">. </w:t>
      </w:r>
    </w:p>
    <w:p w14:paraId="768D39A1" w14:textId="59B6B4E8" w:rsidR="001B4D8C" w:rsidRDefault="001B4D8C" w:rsidP="001A0687">
      <w:pPr>
        <w:pStyle w:val="Heading2"/>
      </w:pPr>
      <w:r>
        <w:t xml:space="preserve">Examining </w:t>
      </w:r>
      <w:proofErr w:type="spellStart"/>
      <w:r>
        <w:t>Pup</w:t>
      </w:r>
      <w:r w:rsidRPr="00486518">
        <w:t>a</w:t>
      </w:r>
      <w:r>
        <w:t>l</w:t>
      </w:r>
      <w:proofErr w:type="spellEnd"/>
      <w:r>
        <w:t xml:space="preserve"> Cases</w:t>
      </w:r>
    </w:p>
    <w:p w14:paraId="22E8D817" w14:textId="77777777" w:rsidR="001B4D8C" w:rsidRDefault="001B4D8C" w:rsidP="00EB1511">
      <w:pPr>
        <w:rPr>
          <w:b/>
        </w:rPr>
      </w:pPr>
    </w:p>
    <w:p w14:paraId="51471E38" w14:textId="569C46E2" w:rsidR="001B4D8C" w:rsidRDefault="001B4D8C" w:rsidP="00EB1511">
      <w:r>
        <w:t xml:space="preserve">Twenty days after the </w:t>
      </w:r>
      <w:r>
        <w:rPr>
          <w:i/>
        </w:rPr>
        <w:t>C179-</w:t>
      </w:r>
      <w:r w:rsidR="00FE5A20">
        <w:rPr>
          <w:i/>
        </w:rPr>
        <w:t>GAL4</w:t>
      </w:r>
      <w:r>
        <w:rPr>
          <w:i/>
        </w:rPr>
        <w:t xml:space="preserve">/Raptor </w:t>
      </w:r>
      <w:r>
        <w:t xml:space="preserve">and </w:t>
      </w:r>
      <w:r>
        <w:rPr>
          <w:i/>
        </w:rPr>
        <w:t>Mef-</w:t>
      </w:r>
      <w:r w:rsidR="00FE5A20">
        <w:rPr>
          <w:i/>
        </w:rPr>
        <w:t>GAL4</w:t>
      </w:r>
      <w:r>
        <w:rPr>
          <w:i/>
        </w:rPr>
        <w:t xml:space="preserve">/Raptor </w:t>
      </w:r>
      <w:r>
        <w:t xml:space="preserve">crosses were made, the progeny flies were emptied from the vials. The empty </w:t>
      </w:r>
      <w:proofErr w:type="spellStart"/>
      <w:r>
        <w:t>pupal</w:t>
      </w:r>
      <w:proofErr w:type="spellEnd"/>
      <w:r>
        <w:t xml:space="preserve"> cases were counted and the cases containing dead flies were counted. A </w:t>
      </w:r>
      <w:proofErr w:type="spellStart"/>
      <w:r>
        <w:t>pupal</w:t>
      </w:r>
      <w:proofErr w:type="spellEnd"/>
      <w:r>
        <w:t xml:space="preserve"> case with a dead fly in it was markedly darker in color than the empty cases, and contained a black, shrunken fly.</w:t>
      </w:r>
    </w:p>
    <w:p w14:paraId="34284B09" w14:textId="77777777" w:rsidR="001B4D8C" w:rsidRPr="001B4D8C" w:rsidRDefault="001B4D8C" w:rsidP="00EB1511"/>
    <w:p w14:paraId="0161846D" w14:textId="526145CF" w:rsidR="00EB1511" w:rsidRDefault="00EB1511" w:rsidP="001A0687">
      <w:pPr>
        <w:pStyle w:val="Heading2"/>
      </w:pPr>
      <w:r>
        <w:t>Crawling Assay</w:t>
      </w:r>
    </w:p>
    <w:p w14:paraId="1521F283" w14:textId="77777777" w:rsidR="00EB1511" w:rsidRDefault="00EB1511" w:rsidP="00EB1511"/>
    <w:p w14:paraId="78C000B5" w14:textId="3719632F" w:rsidR="00EB1511" w:rsidRPr="00EB1511" w:rsidRDefault="003937DA" w:rsidP="00EB1511">
      <w:r>
        <w:t xml:space="preserve">To perform the crawling assay, the flies were tapped to the bottom of the vial at the same time a stopwatch was started. The stopwatch was stopped each time a fly in the vial crawled 4 cm. up the side of the vial. A separate time was recorded for each fly in the vial. </w:t>
      </w:r>
      <w:r w:rsidR="00411E0B">
        <w:t xml:space="preserve">This </w:t>
      </w:r>
      <w:r>
        <w:t xml:space="preserve">was performed soon after </w:t>
      </w:r>
      <w:proofErr w:type="spellStart"/>
      <w:r>
        <w:t>eclosure</w:t>
      </w:r>
      <w:proofErr w:type="spellEnd"/>
      <w:r>
        <w:t xml:space="preserve"> and repeated every </w:t>
      </w:r>
      <w:r w:rsidR="00411E0B">
        <w:t>~</w:t>
      </w:r>
      <w:r>
        <w:t xml:space="preserve">30 days for a total of 3 trials. </w:t>
      </w:r>
    </w:p>
    <w:p w14:paraId="719C0CF9" w14:textId="77777777" w:rsidR="00C2697E" w:rsidRPr="00C2697E" w:rsidRDefault="00C2697E" w:rsidP="00C2697E">
      <w:pPr>
        <w:pStyle w:val="ListParagraph"/>
      </w:pPr>
    </w:p>
    <w:p w14:paraId="19086DCB" w14:textId="05C664F2" w:rsidR="00C2697E" w:rsidRDefault="00C2697E" w:rsidP="001A0687">
      <w:pPr>
        <w:pStyle w:val="Heading1"/>
      </w:pPr>
      <w:r>
        <w:t>Results</w:t>
      </w:r>
      <w:r w:rsidR="0040324E">
        <w:t xml:space="preserve"> and Discussion</w:t>
      </w:r>
    </w:p>
    <w:p w14:paraId="0AAA9A61" w14:textId="77777777" w:rsidR="00C2697E" w:rsidRPr="00C2697E" w:rsidRDefault="00C2697E" w:rsidP="00E73EEA">
      <w:pPr>
        <w:rPr>
          <w:b/>
        </w:rPr>
      </w:pPr>
    </w:p>
    <w:p w14:paraId="287D7659" w14:textId="1916619F" w:rsidR="00162960" w:rsidRDefault="00162960" w:rsidP="001A0687">
      <w:pPr>
        <w:pStyle w:val="Heading2"/>
      </w:pPr>
      <w:commentRangeStart w:id="3"/>
      <w:proofErr w:type="spellStart"/>
      <w:r>
        <w:t>Rapamycin</w:t>
      </w:r>
      <w:proofErr w:type="spellEnd"/>
      <w:r>
        <w:t xml:space="preserve"> Inhibits Differentiation of Muscle Cells in Culture</w:t>
      </w:r>
      <w:commentRangeEnd w:id="3"/>
      <w:r w:rsidR="00C8155A">
        <w:rPr>
          <w:rStyle w:val="CommentReference"/>
          <w:rFonts w:asciiTheme="minorHAnsi" w:eastAsiaTheme="minorEastAsia" w:hAnsiTheme="minorHAnsi" w:cstheme="minorBidi"/>
          <w:b w:val="0"/>
          <w:bCs w:val="0"/>
          <w:color w:val="auto"/>
        </w:rPr>
        <w:commentReference w:id="3"/>
      </w:r>
    </w:p>
    <w:p w14:paraId="0AABC30B" w14:textId="77777777" w:rsidR="00162960" w:rsidRDefault="00162960" w:rsidP="001A0687"/>
    <w:p w14:paraId="7A662BE6" w14:textId="59939B87" w:rsidR="00162960" w:rsidRPr="00162960" w:rsidRDefault="00FE5A20" w:rsidP="00407AC6">
      <w:pPr>
        <w:pStyle w:val="Heading2"/>
      </w:pPr>
      <w:r>
        <w:t xml:space="preserve">Muscle Specific </w:t>
      </w:r>
      <w:r w:rsidRPr="00FE5A20">
        <w:t>Knockdown</w:t>
      </w:r>
      <w:r>
        <w:t xml:space="preserve"> of </w:t>
      </w:r>
      <w:r w:rsidRPr="00407AC6">
        <w:rPr>
          <w:i/>
        </w:rPr>
        <w:t>Raptor</w:t>
      </w:r>
      <w:r>
        <w:t xml:space="preserve"> Leads to Lethality in Drosophila</w:t>
      </w:r>
    </w:p>
    <w:p w14:paraId="70320361" w14:textId="77777777" w:rsidR="00162960" w:rsidRDefault="00162960" w:rsidP="001A0687"/>
    <w:p w14:paraId="2465595E" w14:textId="079604AC" w:rsidR="00B20189" w:rsidRPr="00340AA3" w:rsidRDefault="00AC4DDA" w:rsidP="001A0687">
      <w:r>
        <w:t>In order t</w:t>
      </w:r>
      <w:r w:rsidR="00C10A32">
        <w:t xml:space="preserve">o study the </w:t>
      </w:r>
      <w:r w:rsidR="00C8155A">
        <w:t xml:space="preserve">role </w:t>
      </w:r>
      <w:r w:rsidR="00C10A32">
        <w:t>of TOR</w:t>
      </w:r>
      <w:r w:rsidR="00C8155A">
        <w:t>C1</w:t>
      </w:r>
      <w:r w:rsidR="00C10A32">
        <w:t xml:space="preserve"> signaling on </w:t>
      </w:r>
      <w:r w:rsidR="00C8155A">
        <w:t xml:space="preserve">muscle development </w:t>
      </w:r>
      <w:r w:rsidR="00C8155A">
        <w:rPr>
          <w:i/>
        </w:rPr>
        <w:t>in vivo</w:t>
      </w:r>
      <w:r w:rsidR="00C8155A">
        <w:t xml:space="preserve">, we manipulated dTORC1 function in fruit flies.  </w:t>
      </w:r>
      <w:r w:rsidR="00B20189">
        <w:t>First, we tested whether inhibition of the dTORC1 pathway affected the development of these flies.  As previously reported</w:t>
      </w:r>
      <w:r w:rsidR="0075212D">
        <w:t xml:space="preserve">, high doses of </w:t>
      </w:r>
      <w:proofErr w:type="spellStart"/>
      <w:r w:rsidR="0075212D">
        <w:t>rapamycin</w:t>
      </w:r>
      <w:proofErr w:type="spellEnd"/>
      <w:r w:rsidR="0075212D">
        <w:t xml:space="preserve"> prevent egg laying by the maternal fly </w:t>
      </w:r>
      <w:r w:rsidR="0075212D">
        <w:fldChar w:fldCharType="begin" w:fldLock="1"/>
      </w:r>
      <w:r w:rsidR="0040324E">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previouslyFormattedCitation" : "[1]" }, "properties" : { "noteIndex" : 0 }, "schema" : "https://github.com/citation-style-language/schema/raw/master/csl-citation.json" }</w:instrText>
      </w:r>
      <w:r w:rsidR="0075212D">
        <w:fldChar w:fldCharType="separate"/>
      </w:r>
      <w:r w:rsidR="00F0001B" w:rsidRPr="00F0001B">
        <w:rPr>
          <w:noProof/>
        </w:rPr>
        <w:t>[1]</w:t>
      </w:r>
      <w:r w:rsidR="0075212D">
        <w:fldChar w:fldCharType="end"/>
      </w:r>
      <w:r w:rsidR="0075212D">
        <w:t xml:space="preserve">.  We performed dose curves and found that at much lower doses (EC50 of ~860 </w:t>
      </w:r>
      <w:proofErr w:type="spellStart"/>
      <w:r w:rsidR="0075212D">
        <w:t>nM</w:t>
      </w:r>
      <w:proofErr w:type="spellEnd"/>
      <w:r w:rsidR="0075212D">
        <w:t>) there was an absence of pupae and flies</w:t>
      </w:r>
      <w:r w:rsidR="007D3910">
        <w:t xml:space="preserve"> (</w:t>
      </w:r>
      <w:proofErr w:type="spellStart"/>
      <w:r w:rsidR="0048645D">
        <w:t>Supplmentary</w:t>
      </w:r>
      <w:proofErr w:type="spellEnd"/>
      <w:r w:rsidR="0048645D">
        <w:t xml:space="preserve"> Figure 1</w:t>
      </w:r>
      <w:r w:rsidR="007D3910">
        <w:t>)</w:t>
      </w:r>
      <w:r w:rsidR="0075212D">
        <w:t>.</w:t>
      </w:r>
      <w:r w:rsidR="007D3910">
        <w:t xml:space="preserve">  There was no obvious distinction between inhibition of </w:t>
      </w:r>
      <w:proofErr w:type="spellStart"/>
      <w:r w:rsidR="007D3910">
        <w:t>pupal</w:t>
      </w:r>
      <w:proofErr w:type="spellEnd"/>
      <w:r w:rsidR="007D3910">
        <w:t xml:space="preserve"> lethality and prevention of fly </w:t>
      </w:r>
      <w:proofErr w:type="spellStart"/>
      <w:r w:rsidR="007D3910">
        <w:t>eclosure</w:t>
      </w:r>
      <w:proofErr w:type="spellEnd"/>
      <w:r w:rsidR="007D3910">
        <w:t>.</w:t>
      </w:r>
      <w:r w:rsidR="00340AA3">
        <w:t xml:space="preserve">  These data suggest that </w:t>
      </w:r>
      <w:proofErr w:type="spellStart"/>
      <w:r w:rsidR="009111E3">
        <w:t>rapamycin</w:t>
      </w:r>
      <w:proofErr w:type="spellEnd"/>
      <w:r w:rsidR="00340AA3">
        <w:t xml:space="preserve"> inhibits fly development, similar to what has been observed in mice</w:t>
      </w:r>
      <w:r w:rsidR="009111E3">
        <w:t xml:space="preserve"> </w:t>
      </w:r>
      <w:r w:rsidR="009111E3">
        <w:fldChar w:fldCharType="begin" w:fldLock="1"/>
      </w:r>
      <w:r w:rsidR="0040324E">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mendeley" : { "previouslyFormattedCitation" : "[2]" }, "properties" : { "noteIndex" : 0 }, "schema" : "https://github.com/citation-style-language/schema/raw/master/csl-citation.json" }</w:instrText>
      </w:r>
      <w:r w:rsidR="009111E3">
        <w:fldChar w:fldCharType="separate"/>
      </w:r>
      <w:r w:rsidR="00F0001B" w:rsidRPr="00F0001B">
        <w:rPr>
          <w:noProof/>
        </w:rPr>
        <w:t>[2]</w:t>
      </w:r>
      <w:r w:rsidR="009111E3">
        <w:fldChar w:fldCharType="end"/>
      </w:r>
      <w:r w:rsidR="00340AA3">
        <w:t xml:space="preserve">.  It also supports studies showing that </w:t>
      </w:r>
      <w:r w:rsidR="009111E3">
        <w:t xml:space="preserve">whole animal </w:t>
      </w:r>
      <w:r w:rsidR="00340AA3">
        <w:t xml:space="preserve">knockout of </w:t>
      </w:r>
      <w:r w:rsidR="00340AA3">
        <w:rPr>
          <w:i/>
        </w:rPr>
        <w:t>Raptor</w:t>
      </w:r>
      <w:r w:rsidR="00340AA3">
        <w:t xml:space="preserve"> leads to developmental lethality in several model organisms </w:t>
      </w:r>
      <w:r w:rsidR="00E20164">
        <w:fldChar w:fldCharType="begin" w:fldLock="1"/>
      </w:r>
      <w:r w:rsidR="0040324E">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From Duplicate 2 ( Ablation in mice of the mTORC components raptor, rictor, or mLST8 reveals that mTORC2 is required for signaling to Akt-FOXO and PKCalpha, but not S6K1 - Guertin, David A; Stevens, Deanna M; Thoreen, Carson C; Burds, Aurora A; Kalaany, Nada Y; Moffat, Jason; Brown, Michael S; Fitzgerald, Kevin J; Sabatini, David M. )\n\n\n\n",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id" : "ITEM-4", "itemData" : { "DOI" : "10.1128/MCB.24.15.6710-6718.2004", "ISSN" : "0270-7306", "PMID" : "15254238", "abstract" : "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 "author" : [ { "dropping-particle" : "", "family" : "Murakami", "given" : "Mirei", "non-dropping-particle" : "", "parse-names" : false, "suffix" : "" }, { "dropping-particle" : "", "family" : "Ichisaka", "given" : "Tomoko", "non-dropping-particle" : "", "parse-names" : false, "suffix" : "" }, { "dropping-particle" : "", "family" : "Maeda", "given" : "Mitsuyo", "non-dropping-particle" : "", "parse-names" : false, "suffix" : "" }, { "dropping-particle" : "", "family" : "Oshiro", "given" : "Noriko", "non-dropping-particle" : "", "parse-names" : false, "suffix" : "" }, { "dropping-particle" : "", "family" : "Hara", "given" : "Kenta", "non-dropping-particle" : "", "parse-names" : false, "suffix" : "" }, { "dropping-particle" : "", "family" : "Edenhofer", "given" : "Frank", "non-dropping-particle" : "", "parse-names" : false, "suffix" : "" }, { "dropping-particle" : "", "family" : "Kiyama", "given" : "Hiroshi", "non-dropping-particle" : "", "parse-names" : false, "suffix" : "" }, { "dropping-particle" : "", "family" : "Yonezawa", "given" : "Kazuyoshi", "non-dropping-particle" : "", "parse-names" : false, "suffix" : "" }, { "dropping-particle" : "", "family" : "Yamanaka", "given" : "Shinya", "non-dropping-particle" : "", "parse-names" : false, "suffix" : "" } ], "container-title" : "Molecular and cellular biology", "id" : "ITEM-4", "issue" : "15", "issued" : { "date-parts" : [ [ "2004", "8" ] ] }, "page" : "6710-8", "title" : "mTOR is essential for growth and proliferation in early mouse embryos and embryonic stem cells.", "type" : "article-journal", "volume" : "24" }, "uris" : [ "http://www.mendeley.com/documents/?uuid=d6eac077-3d76-4b58-b12b-b45c838ff0c9" ] } ], "mendeley" : { "previouslyFormattedCitation" : "[3\u20136]" }, "properties" : { "noteIndex" : 0 }, "schema" : "https://github.com/citation-style-language/schema/raw/master/csl-citation.json" }</w:instrText>
      </w:r>
      <w:r w:rsidR="00E20164">
        <w:fldChar w:fldCharType="separate"/>
      </w:r>
      <w:r w:rsidR="00F0001B" w:rsidRPr="00F0001B">
        <w:rPr>
          <w:noProof/>
        </w:rPr>
        <w:t>[3–6]</w:t>
      </w:r>
      <w:r w:rsidR="00E20164">
        <w:fldChar w:fldCharType="end"/>
      </w:r>
      <w:r w:rsidR="00340AA3">
        <w:t>.</w:t>
      </w:r>
    </w:p>
    <w:p w14:paraId="3BD273BB" w14:textId="77777777" w:rsidR="00B20189" w:rsidRDefault="00B20189" w:rsidP="001A0687"/>
    <w:p w14:paraId="0690C456" w14:textId="0A18F1CC" w:rsidR="00FE5A20" w:rsidRDefault="00B20189" w:rsidP="001A0687">
      <w:r>
        <w:t xml:space="preserve">To look specifically at the role of dTORC1 in muscle, </w:t>
      </w:r>
      <w:r w:rsidR="00C8155A">
        <w:t xml:space="preserve">we knocked out either </w:t>
      </w:r>
      <w:r w:rsidR="00C8155A">
        <w:rPr>
          <w:i/>
        </w:rPr>
        <w:t>Tsc1</w:t>
      </w:r>
      <w:r w:rsidR="00C8155A">
        <w:t xml:space="preserve"> or </w:t>
      </w:r>
      <w:r w:rsidR="00C8155A">
        <w:rPr>
          <w:i/>
        </w:rPr>
        <w:t>Raptor</w:t>
      </w:r>
      <w:r w:rsidR="00C8155A">
        <w:t xml:space="preserve"> to generate constitutive gain and loss of function alleles in fly muscles using the </w:t>
      </w:r>
      <w:r w:rsidR="00FE5A20">
        <w:rPr>
          <w:i/>
        </w:rPr>
        <w:t>GAL4</w:t>
      </w:r>
      <w:r w:rsidR="00C8155A">
        <w:t>-UAS system</w:t>
      </w:r>
      <w:r w:rsidR="00F0001B">
        <w:t xml:space="preserve"> </w:t>
      </w:r>
      <w:r w:rsidR="00F0001B">
        <w:fldChar w:fldCharType="begin" w:fldLock="1"/>
      </w:r>
      <w:r w:rsidR="0040324E">
        <w:instrText>ADDIN CSL_CITATION { "citationItems" : [ { "id" : "ITEM-1", "itemData" : { "DOI" : "10.1002/gene.10150", "author" : [ { "dropping-particle" : "", "family" : "Duffy", "given" : "Joseph B", "non-dropping-particle" : "", "parse-names" : false, "suffix" : "" } ], "id" : "ITEM-1", "issued" : { "date-parts" : [ [ "2002" ] ] }, "page" : "1-15", "title" : "GAL4 System in Drosophila : A Fly Geneticist \u2019 s Swiss Army Knife", "type" : "article-journal", "volume" : "15" }, "uris" : [ "http://www.mendeley.com/documents/?uuid=e9bcab79-e0c6-4020-a04b-a89d81f99d80" ] } ], "mendeley" : { "previouslyFormattedCitation" : "[7]" }, "properties" : { "noteIndex" : 0 }, "schema" : "https://github.com/citation-style-language/schema/raw/master/csl-citation.json" }</w:instrText>
      </w:r>
      <w:r w:rsidR="00F0001B">
        <w:fldChar w:fldCharType="separate"/>
      </w:r>
      <w:r w:rsidR="00F0001B" w:rsidRPr="00F0001B">
        <w:rPr>
          <w:noProof/>
        </w:rPr>
        <w:t>[7]</w:t>
      </w:r>
      <w:r w:rsidR="00F0001B">
        <w:fldChar w:fldCharType="end"/>
      </w:r>
      <w:r w:rsidR="00C10A32">
        <w:t xml:space="preserve">. </w:t>
      </w:r>
      <w:r w:rsidR="00C8155A">
        <w:t xml:space="preserve">We used </w:t>
      </w:r>
      <w:r w:rsidR="00FE5A20">
        <w:rPr>
          <w:i/>
        </w:rPr>
        <w:t>GAL4</w:t>
      </w:r>
      <w:r w:rsidR="00C8155A">
        <w:rPr>
          <w:i/>
        </w:rPr>
        <w:t xml:space="preserve"> </w:t>
      </w:r>
      <w:r w:rsidR="00C8155A">
        <w:t xml:space="preserve">drivers that cause expression of the UAS driven </w:t>
      </w:r>
      <w:proofErr w:type="spellStart"/>
      <w:r w:rsidR="00C8155A">
        <w:t>shRNA</w:t>
      </w:r>
      <w:proofErr w:type="spellEnd"/>
      <w:r w:rsidR="00C8155A">
        <w:t xml:space="preserve"> cassettes in both </w:t>
      </w:r>
      <w:r w:rsidR="00AC4DDA">
        <w:t xml:space="preserve">skeletal muscle </w:t>
      </w:r>
      <w:r w:rsidR="00C8155A">
        <w:t xml:space="preserve">and </w:t>
      </w:r>
      <w:r w:rsidR="00AC4DDA">
        <w:t xml:space="preserve">cardiac muscle. </w:t>
      </w:r>
      <w:r w:rsidR="00C10A32">
        <w:t xml:space="preserve">Skeletal muscle </w:t>
      </w:r>
      <w:r w:rsidR="00C10A32">
        <w:lastRenderedPageBreak/>
        <w:t xml:space="preserve">was targeted through the use of </w:t>
      </w:r>
      <w:r w:rsidR="00C10A32" w:rsidRPr="00364075">
        <w:rPr>
          <w:i/>
        </w:rPr>
        <w:t>24B-</w:t>
      </w:r>
      <w:r w:rsidR="00FE5A20">
        <w:rPr>
          <w:i/>
        </w:rPr>
        <w:t>GAL4</w:t>
      </w:r>
      <w:r w:rsidR="00EE5C4B">
        <w:rPr>
          <w:i/>
        </w:rPr>
        <w:t>, C179-</w:t>
      </w:r>
      <w:r w:rsidR="00FE5A20">
        <w:rPr>
          <w:i/>
        </w:rPr>
        <w:t>GAL4</w:t>
      </w:r>
      <w:r w:rsidR="00EE5C4B">
        <w:rPr>
          <w:i/>
        </w:rPr>
        <w:t xml:space="preserve">, </w:t>
      </w:r>
      <w:r w:rsidR="00EE5C4B">
        <w:t xml:space="preserve">and </w:t>
      </w:r>
      <w:r w:rsidR="00EE5C4B">
        <w:rPr>
          <w:i/>
        </w:rPr>
        <w:t>Mef-</w:t>
      </w:r>
      <w:r w:rsidR="00FE5A20">
        <w:rPr>
          <w:i/>
        </w:rPr>
        <w:t>GAL4</w:t>
      </w:r>
      <w:r w:rsidR="00C10A32">
        <w:t xml:space="preserve"> driver</w:t>
      </w:r>
      <w:r w:rsidR="00EE5C4B">
        <w:t>s</w:t>
      </w:r>
      <w:r w:rsidR="00C10A32">
        <w:t xml:space="preserve">, while </w:t>
      </w:r>
      <w:r w:rsidR="00AC4DDA">
        <w:t>cardiac</w:t>
      </w:r>
      <w:r w:rsidR="00C10A32">
        <w:t xml:space="preserve"> muscle was targeted using the </w:t>
      </w:r>
      <w:r w:rsidR="00C10A32" w:rsidRPr="00364075">
        <w:rPr>
          <w:i/>
        </w:rPr>
        <w:t>Hand-</w:t>
      </w:r>
      <w:r w:rsidR="00FE5A20">
        <w:rPr>
          <w:i/>
        </w:rPr>
        <w:t>GAL4</w:t>
      </w:r>
      <w:r w:rsidR="00C10A32">
        <w:t xml:space="preserve"> drive</w:t>
      </w:r>
      <w:r w:rsidR="00C2697E">
        <w:t>r.</w:t>
      </w:r>
      <w:r w:rsidR="00B840BA">
        <w:t xml:space="preserve"> </w:t>
      </w:r>
      <w:r w:rsidR="00F0001B">
        <w:t xml:space="preserve">  </w:t>
      </w:r>
      <w:r w:rsidR="00C8155A">
        <w:t>To minimize potential off target effects, t</w:t>
      </w:r>
      <w:r w:rsidR="00436E62">
        <w:t xml:space="preserve">hree different </w:t>
      </w:r>
      <w:proofErr w:type="spellStart"/>
      <w:r w:rsidR="00436E62">
        <w:t>shRNAs</w:t>
      </w:r>
      <w:proofErr w:type="spellEnd"/>
      <w:r w:rsidR="00436E62">
        <w:t xml:space="preserve"> for each of the two regulators were used. </w:t>
      </w:r>
    </w:p>
    <w:p w14:paraId="04B6BF47" w14:textId="77777777" w:rsidR="00FE5A20" w:rsidRDefault="00FE5A20" w:rsidP="001A0687"/>
    <w:p w14:paraId="148431E6" w14:textId="5F5C1B2D" w:rsidR="001012AA" w:rsidRPr="0040324E" w:rsidRDefault="00FE5A20" w:rsidP="001A0687">
      <w:r>
        <w:t xml:space="preserve">First, we crossed heterozygous, balanced </w:t>
      </w:r>
      <w:r w:rsidRPr="00FC74E0">
        <w:rPr>
          <w:i/>
        </w:rPr>
        <w:t>24B</w:t>
      </w:r>
      <w:r>
        <w:t>-</w:t>
      </w:r>
      <w:r w:rsidRPr="00FC74E0">
        <w:rPr>
          <w:i/>
        </w:rPr>
        <w:t>GAL4</w:t>
      </w:r>
      <w:r>
        <w:t xml:space="preserve"> flies with heterozygous, balanced </w:t>
      </w:r>
      <w:proofErr w:type="spellStart"/>
      <w:r>
        <w:t>shRNA</w:t>
      </w:r>
      <w:proofErr w:type="spellEnd"/>
      <w:r>
        <w:t xml:space="preserve"> constructs. </w:t>
      </w:r>
      <w:r w:rsidR="00BE37DD">
        <w:t xml:space="preserve">The </w:t>
      </w:r>
      <w:r w:rsidR="004826A6">
        <w:t>flies</w:t>
      </w:r>
      <w:r w:rsidR="00BE37DD">
        <w:t xml:space="preserve"> expressing </w:t>
      </w:r>
      <w:r w:rsidR="004826A6">
        <w:t>both</w:t>
      </w:r>
      <w:r w:rsidR="00BE37DD">
        <w:t xml:space="preserve"> balancer chromosomes </w:t>
      </w:r>
      <w:r w:rsidR="004826A6">
        <w:t xml:space="preserve">had </w:t>
      </w:r>
      <w:r w:rsidR="00BE37DD">
        <w:t>decreased viability</w:t>
      </w:r>
      <w:r w:rsidR="00C10A32">
        <w:t>,</w:t>
      </w:r>
      <w:r w:rsidR="00BE37DD">
        <w:t xml:space="preserve"> </w:t>
      </w:r>
      <w:r w:rsidR="004826A6">
        <w:t>and</w:t>
      </w:r>
      <w:r w:rsidR="00BE37DD">
        <w:t xml:space="preserve"> this genotype was excluded from the </w:t>
      </w:r>
      <w:r w:rsidR="00975E32">
        <w:t>analysis</w:t>
      </w:r>
      <w:r w:rsidR="00BE37DD">
        <w:t xml:space="preserve">.  </w:t>
      </w:r>
      <w:r w:rsidR="00C10A32">
        <w:t xml:space="preserve">The </w:t>
      </w:r>
      <w:proofErr w:type="gramStart"/>
      <w:r w:rsidR="004826A6">
        <w:t>flies</w:t>
      </w:r>
      <w:proofErr w:type="gramEnd"/>
      <w:r w:rsidR="004826A6">
        <w:t xml:space="preserve"> </w:t>
      </w:r>
      <w:proofErr w:type="spellStart"/>
      <w:r w:rsidR="004826A6">
        <w:t>eclosed</w:t>
      </w:r>
      <w:proofErr w:type="spellEnd"/>
      <w:r w:rsidR="004826A6">
        <w:t xml:space="preserve"> from</w:t>
      </w:r>
      <w:r w:rsidR="00436E62">
        <w:t xml:space="preserve"> crosses using the</w:t>
      </w:r>
      <w:r w:rsidR="00C10A32">
        <w:t xml:space="preserve"> </w:t>
      </w:r>
      <w:r w:rsidR="00C10A32" w:rsidRPr="00975E32">
        <w:rPr>
          <w:i/>
        </w:rPr>
        <w:t>Hand-</w:t>
      </w:r>
      <w:r>
        <w:rPr>
          <w:i/>
        </w:rPr>
        <w:t>GAL4</w:t>
      </w:r>
      <w:r w:rsidR="00C10A32">
        <w:t xml:space="preserve"> driver occurred in roughly equal ratios</w:t>
      </w:r>
      <w:r w:rsidR="00AC63C1">
        <w:t xml:space="preserve"> (</w:t>
      </w:r>
      <w:r w:rsidR="00554FC6">
        <w:t>Figure</w:t>
      </w:r>
      <w:r w:rsidR="00AC63C1">
        <w:t xml:space="preserve"> </w:t>
      </w:r>
      <w:r w:rsidR="003E4F67">
        <w:t>2</w:t>
      </w:r>
      <w:r w:rsidR="00554FC6">
        <w:t>A</w:t>
      </w:r>
      <w:r w:rsidR="00571E6C">
        <w:t>)</w:t>
      </w:r>
      <w:r w:rsidR="00C10A32">
        <w:t xml:space="preserve">.  </w:t>
      </w:r>
      <w:r w:rsidR="00436E62">
        <w:t>There</w:t>
      </w:r>
      <w:r w:rsidR="004826A6">
        <w:t>f</w:t>
      </w:r>
      <w:r w:rsidR="00554FC6">
        <w:t xml:space="preserve">ore there is dramatic effect of manipulating dTORC1 with the cardiac </w:t>
      </w:r>
      <w:r w:rsidR="00554FC6">
        <w:rPr>
          <w:i/>
        </w:rPr>
        <w:t>GAL4</w:t>
      </w:r>
      <w:r w:rsidR="00554FC6">
        <w:t xml:space="preserve"> driver</w:t>
      </w:r>
      <w:r w:rsidR="00436E62">
        <w:t>.</w:t>
      </w:r>
      <w:r w:rsidR="00140006">
        <w:t xml:space="preserve"> Similarly,</w:t>
      </w:r>
      <w:r w:rsidR="00436E62">
        <w:t xml:space="preserve"> </w:t>
      </w:r>
      <w:r w:rsidR="00C10A32" w:rsidRPr="00571E6C">
        <w:rPr>
          <w:i/>
        </w:rPr>
        <w:t>24B-</w:t>
      </w:r>
      <w:r>
        <w:rPr>
          <w:i/>
        </w:rPr>
        <w:t>GAL4</w:t>
      </w:r>
      <w:r w:rsidR="00436E62">
        <w:t xml:space="preserve"> driven</w:t>
      </w:r>
      <w:r w:rsidR="00140006">
        <w:t xml:space="preserve"> expression of</w:t>
      </w:r>
      <w:r w:rsidR="00BE37DD">
        <w:t xml:space="preserve"> </w:t>
      </w:r>
      <w:r w:rsidR="00364075" w:rsidRPr="00C2697E">
        <w:rPr>
          <w:i/>
        </w:rPr>
        <w:t>Tsc1</w:t>
      </w:r>
      <w:r w:rsidR="00140006">
        <w:t xml:space="preserve"> </w:t>
      </w:r>
      <w:proofErr w:type="spellStart"/>
      <w:r w:rsidR="00140006">
        <w:t>shRNA</w:t>
      </w:r>
      <w:proofErr w:type="spellEnd"/>
      <w:r w:rsidR="00140006">
        <w:t xml:space="preserve"> had </w:t>
      </w:r>
      <w:r w:rsidR="00436E62">
        <w:t>no significant effect on birth rates</w:t>
      </w:r>
      <w:r w:rsidR="00BE37DD">
        <w:t>. However,</w:t>
      </w:r>
      <w:r w:rsidR="00433D82">
        <w:t xml:space="preserve"> </w:t>
      </w:r>
      <w:r w:rsidR="00BE37DD">
        <w:t xml:space="preserve">when the driver was </w:t>
      </w:r>
      <w:r w:rsidR="00140006">
        <w:t>used to express</w:t>
      </w:r>
      <w:r w:rsidR="00BE37DD">
        <w:t xml:space="preserve"> </w:t>
      </w:r>
      <w:r w:rsidR="00BE37DD" w:rsidRPr="00364075">
        <w:rPr>
          <w:i/>
        </w:rPr>
        <w:t>Raptor</w:t>
      </w:r>
      <w:r w:rsidR="00BE37DD">
        <w:t xml:space="preserve"> </w:t>
      </w:r>
      <w:proofErr w:type="spellStart"/>
      <w:r w:rsidR="00BE37DD">
        <w:t>shRNA</w:t>
      </w:r>
      <w:proofErr w:type="spellEnd"/>
      <w:r w:rsidR="00BE37DD">
        <w:t xml:space="preserve">, the progeny </w:t>
      </w:r>
      <w:r w:rsidR="00433D82">
        <w:t xml:space="preserve">exhibited </w:t>
      </w:r>
      <w:r w:rsidR="00571E6C">
        <w:t xml:space="preserve">a </w:t>
      </w:r>
      <w:r w:rsidR="00BE37DD">
        <w:t xml:space="preserve">dramatic </w:t>
      </w:r>
      <w:r w:rsidR="00975E32">
        <w:t>decrease in</w:t>
      </w:r>
      <w:r w:rsidR="00433D82">
        <w:t xml:space="preserve"> </w:t>
      </w:r>
      <w:r w:rsidR="00554FC6">
        <w:t xml:space="preserve">the number of </w:t>
      </w:r>
      <w:proofErr w:type="spellStart"/>
      <w:r w:rsidR="00554FC6">
        <w:t>eclosed</w:t>
      </w:r>
      <w:proofErr w:type="spellEnd"/>
      <w:r w:rsidR="00554FC6">
        <w:t xml:space="preserve"> flies (Figure 2B).</w:t>
      </w:r>
      <w:r w:rsidR="00433D82">
        <w:t xml:space="preserve"> </w:t>
      </w:r>
      <w:r w:rsidR="00554FC6">
        <w:t>This</w:t>
      </w:r>
      <w:r w:rsidR="00433D82">
        <w:t xml:space="preserve"> indicat</w:t>
      </w:r>
      <w:r w:rsidR="00554FC6">
        <w:t xml:space="preserve">es </w:t>
      </w:r>
      <w:r w:rsidR="00433D82">
        <w:t xml:space="preserve">that </w:t>
      </w:r>
      <w:r w:rsidR="00433D82" w:rsidRPr="00B65631">
        <w:rPr>
          <w:i/>
        </w:rPr>
        <w:t>24B-</w:t>
      </w:r>
      <w:r>
        <w:rPr>
          <w:i/>
        </w:rPr>
        <w:t>GAL4</w:t>
      </w:r>
      <w:r w:rsidR="00433D82">
        <w:t xml:space="preserve"> driven expression of </w:t>
      </w:r>
      <w:r w:rsidR="001012AA" w:rsidRPr="00364075">
        <w:rPr>
          <w:i/>
        </w:rPr>
        <w:t>Raptor</w:t>
      </w:r>
      <w:r w:rsidR="001012AA">
        <w:t xml:space="preserve"> </w:t>
      </w:r>
      <w:proofErr w:type="spellStart"/>
      <w:r w:rsidR="001012AA">
        <w:t>shRNA</w:t>
      </w:r>
      <w:proofErr w:type="spellEnd"/>
      <w:r w:rsidR="001012AA">
        <w:t xml:space="preserve"> is lethal</w:t>
      </w:r>
      <w:r w:rsidR="00A35634">
        <w:t xml:space="preserve"> </w:t>
      </w:r>
      <w:r w:rsidR="00B65631">
        <w:t>at some point prior to</w:t>
      </w:r>
      <w:r w:rsidR="00A35634">
        <w:t xml:space="preserve"> </w:t>
      </w:r>
      <w:proofErr w:type="spellStart"/>
      <w:r w:rsidR="00A35634">
        <w:t>eclosure</w:t>
      </w:r>
      <w:proofErr w:type="spellEnd"/>
      <w:r w:rsidR="00554FC6">
        <w:t>.</w:t>
      </w:r>
      <w:r w:rsidR="00BE37DD">
        <w:t xml:space="preserve"> </w:t>
      </w:r>
      <w:r w:rsidR="0040324E">
        <w:t xml:space="preserve">This was not observed in mice where muscle-specific </w:t>
      </w:r>
      <w:r w:rsidR="0040324E">
        <w:rPr>
          <w:i/>
        </w:rPr>
        <w:t xml:space="preserve">Raptor </w:t>
      </w:r>
      <w:r w:rsidR="0040324E">
        <w:t xml:space="preserve">knockout mice are viable </w:t>
      </w:r>
      <w:r w:rsidR="0040324E">
        <w:fldChar w:fldCharType="begin" w:fldLock="1"/>
      </w:r>
      <w:r w:rsidR="0040324E">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 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2", "issue" : "1", "issued" : { "date-parts" : [ [ "2013", "1" ] ] }, "page" : "6", "title" : "Differential response of skeletal muscles to mTORC1 signaling during atrophy and hypertrophy.", "type" : "article-journal", "volume" : "3" }, "uris" : [ "http://www.mendeley.com/documents/?uuid=75a9c1c2-8af4-478f-8ff6-5e14826d4927" ] } ], "mendeley" : { "previouslyFormattedCitation" : "[8, 9]" }, "properties" : { "noteIndex" : 0 }, "schema" : "https://github.com/citation-style-language/schema/raw/master/csl-citation.json" }</w:instrText>
      </w:r>
      <w:r w:rsidR="0040324E">
        <w:fldChar w:fldCharType="separate"/>
      </w:r>
      <w:r w:rsidR="0040324E" w:rsidRPr="0040324E">
        <w:rPr>
          <w:noProof/>
        </w:rPr>
        <w:t>[8, 9]</w:t>
      </w:r>
      <w:r w:rsidR="0040324E">
        <w:fldChar w:fldCharType="end"/>
      </w:r>
      <w:r w:rsidR="0040324E">
        <w:t>.</w:t>
      </w:r>
    </w:p>
    <w:p w14:paraId="5840558F" w14:textId="77777777" w:rsidR="00F444D6" w:rsidRDefault="00F444D6" w:rsidP="001A0687"/>
    <w:p w14:paraId="798E98C6" w14:textId="0A860541" w:rsidR="00DF02CD" w:rsidRDefault="00140006" w:rsidP="001A0687">
      <w:r>
        <w:t>We</w:t>
      </w:r>
      <w:r w:rsidR="001530A5">
        <w:t xml:space="preserve"> attempt</w:t>
      </w:r>
      <w:r>
        <w:t xml:space="preserve">ed </w:t>
      </w:r>
      <w:r w:rsidR="00BE37DD">
        <w:t xml:space="preserve">to </w:t>
      </w:r>
      <w:r>
        <w:t>rescue the lethal</w:t>
      </w:r>
      <w:r w:rsidR="00554FC6">
        <w:t>ity</w:t>
      </w:r>
      <w:r>
        <w:t xml:space="preserve"> phenotype of </w:t>
      </w:r>
      <w:r>
        <w:rPr>
          <w:i/>
        </w:rPr>
        <w:t xml:space="preserve">Raptor </w:t>
      </w:r>
      <w:r>
        <w:t>suppression in</w:t>
      </w:r>
      <w:r w:rsidR="00BE37DD">
        <w:t xml:space="preserve"> </w:t>
      </w:r>
      <w:r>
        <w:t>skeletal muscle</w:t>
      </w:r>
      <w:r w:rsidR="00DF02CD">
        <w:t xml:space="preserve"> by repeating the </w:t>
      </w:r>
      <w:r>
        <w:rPr>
          <w:i/>
        </w:rPr>
        <w:t>24B-</w:t>
      </w:r>
      <w:r w:rsidR="00FE5A20">
        <w:rPr>
          <w:i/>
        </w:rPr>
        <w:t>GAL4</w:t>
      </w:r>
      <w:r>
        <w:rPr>
          <w:i/>
        </w:rPr>
        <w:t xml:space="preserve"> </w:t>
      </w:r>
      <w:r>
        <w:t xml:space="preserve">x </w:t>
      </w:r>
      <w:r>
        <w:rPr>
          <w:i/>
        </w:rPr>
        <w:t xml:space="preserve">Raptor </w:t>
      </w:r>
      <w:proofErr w:type="spellStart"/>
      <w:r>
        <w:t>shRNA</w:t>
      </w:r>
      <w:proofErr w:type="spellEnd"/>
      <w:r>
        <w:t xml:space="preserve"> crosses in a colder environment. </w:t>
      </w:r>
      <w:r w:rsidR="001012AA">
        <w:t xml:space="preserve">Colder temperatures are </w:t>
      </w:r>
      <w:r w:rsidR="00187BB9">
        <w:t>which</w:t>
      </w:r>
      <w:r w:rsidR="001012AA">
        <w:t xml:space="preserve"> </w:t>
      </w:r>
      <w:r w:rsidR="007C342C">
        <w:t>decrease</w:t>
      </w:r>
      <w:r w:rsidR="00187BB9">
        <w:t>s</w:t>
      </w:r>
      <w:r w:rsidR="001012AA">
        <w:t xml:space="preserve"> </w:t>
      </w:r>
      <w:r w:rsidR="00FE5A20">
        <w:t>GAL4</w:t>
      </w:r>
      <w:r w:rsidR="001012AA">
        <w:t xml:space="preserve"> driver expression</w:t>
      </w:r>
      <w:r w:rsidR="00187BB9">
        <w:t xml:space="preserve"> </w:t>
      </w:r>
      <w:r w:rsidR="00A95905">
        <w:fldChar w:fldCharType="begin" w:fldLock="1"/>
      </w:r>
      <w:r w:rsidR="0040324E">
        <w:instrText>ADDIN CSL_CITATION { "citationItems" : [ { "id" : "ITEM-1", "itemData" : { "DOI" : "10.1002/gene.10150", "author" : [ { "dropping-particle" : "", "family" : "Duffy", "given" : "Joseph B", "non-dropping-particle" : "", "parse-names" : false, "suffix" : "" } ], "id" : "ITEM-1", "issued" : { "date-parts" : [ [ "2002" ] ] }, "page" : "1-15", "title" : "GAL4 System in Drosophila : A Fly Geneticist \u2019 s Swiss Army Knife", "type" : "article-journal", "volume" : "15" }, "uris" : [ "http://www.mendeley.com/documents/?uuid=e9bcab79-e0c6-4020-a04b-a89d81f99d80" ] } ], "mendeley" : { "previouslyFormattedCitation" : "[7]" }, "properties" : { "noteIndex" : 0 }, "schema" : "https://github.com/citation-style-language/schema/raw/master/csl-citation.json" }</w:instrText>
      </w:r>
      <w:r w:rsidR="00A95905">
        <w:fldChar w:fldCharType="separate"/>
      </w:r>
      <w:r w:rsidR="00A95905" w:rsidRPr="00A95905">
        <w:rPr>
          <w:noProof/>
        </w:rPr>
        <w:t>[7]</w:t>
      </w:r>
      <w:r w:rsidR="00A95905">
        <w:fldChar w:fldCharType="end"/>
      </w:r>
      <w:r w:rsidR="001012AA">
        <w:rPr>
          <w:rFonts w:ascii="Cambria" w:hAnsi="Cambria"/>
        </w:rPr>
        <w:t xml:space="preserve">.  </w:t>
      </w:r>
      <w:r w:rsidR="00A95905">
        <w:rPr>
          <w:rFonts w:ascii="Cambria" w:hAnsi="Cambria"/>
        </w:rPr>
        <w:t>This</w:t>
      </w:r>
      <w:r w:rsidR="001012AA">
        <w:rPr>
          <w:rFonts w:ascii="Cambria" w:hAnsi="Cambria"/>
        </w:rPr>
        <w:t xml:space="preserve"> was </w:t>
      </w:r>
      <w:r>
        <w:rPr>
          <w:rFonts w:ascii="Cambria" w:hAnsi="Cambria"/>
        </w:rPr>
        <w:t>unable to rescue</w:t>
      </w:r>
      <w:r w:rsidR="001012AA">
        <w:rPr>
          <w:rFonts w:ascii="Cambria" w:hAnsi="Cambria"/>
        </w:rPr>
        <w:t xml:space="preserve"> the lethality of the </w:t>
      </w:r>
      <w:r w:rsidR="00DF02CD" w:rsidRPr="00A95905">
        <w:rPr>
          <w:rFonts w:ascii="Cambria" w:hAnsi="Cambria"/>
          <w:i/>
        </w:rPr>
        <w:t>24</w:t>
      </w:r>
      <w:r w:rsidR="00A95905" w:rsidRPr="00A95905">
        <w:rPr>
          <w:rFonts w:ascii="Cambria" w:hAnsi="Cambria"/>
          <w:i/>
        </w:rPr>
        <w:t>B</w:t>
      </w:r>
      <w:r w:rsidR="00A95905">
        <w:rPr>
          <w:rFonts w:ascii="Cambria" w:hAnsi="Cambria"/>
        </w:rPr>
        <w:t>-</w:t>
      </w:r>
      <w:r w:rsidR="00FE5A20">
        <w:rPr>
          <w:rFonts w:ascii="Cambria" w:hAnsi="Cambria"/>
          <w:i/>
        </w:rPr>
        <w:t>GAL4</w:t>
      </w:r>
      <w:r w:rsidR="00A95905">
        <w:rPr>
          <w:rFonts w:ascii="Cambria" w:hAnsi="Cambria"/>
          <w:i/>
        </w:rPr>
        <w:t>/</w:t>
      </w:r>
      <w:r w:rsidRPr="00140006">
        <w:rPr>
          <w:rFonts w:ascii="Cambria" w:hAnsi="Cambria"/>
          <w:i/>
        </w:rPr>
        <w:t>Raptor</w:t>
      </w:r>
      <w:r>
        <w:rPr>
          <w:rFonts w:ascii="Cambria" w:hAnsi="Cambria"/>
        </w:rPr>
        <w:t xml:space="preserve"> </w:t>
      </w:r>
      <w:proofErr w:type="spellStart"/>
      <w:r>
        <w:rPr>
          <w:rFonts w:ascii="Cambria" w:hAnsi="Cambria"/>
        </w:rPr>
        <w:t>shRNA</w:t>
      </w:r>
      <w:proofErr w:type="spellEnd"/>
      <w:r w:rsidR="001012AA">
        <w:rPr>
          <w:rFonts w:ascii="Cambria" w:hAnsi="Cambria"/>
        </w:rPr>
        <w:t xml:space="preserve"> </w:t>
      </w:r>
      <w:r w:rsidR="00A95905">
        <w:rPr>
          <w:rFonts w:ascii="Cambria" w:hAnsi="Cambria"/>
        </w:rPr>
        <w:t>flies</w:t>
      </w:r>
      <w:r w:rsidR="001530A5">
        <w:rPr>
          <w:rFonts w:ascii="Cambria" w:hAnsi="Cambria"/>
        </w:rPr>
        <w:t>, and t</w:t>
      </w:r>
      <w:r w:rsidR="001012AA">
        <w:rPr>
          <w:rFonts w:ascii="Cambria" w:hAnsi="Cambria"/>
        </w:rPr>
        <w:t xml:space="preserve">he birth rates of the two </w:t>
      </w:r>
      <w:r>
        <w:rPr>
          <w:rFonts w:ascii="Cambria" w:hAnsi="Cambria"/>
        </w:rPr>
        <w:t xml:space="preserve">control </w:t>
      </w:r>
      <w:r w:rsidR="001012AA">
        <w:rPr>
          <w:rFonts w:ascii="Cambria" w:hAnsi="Cambria"/>
        </w:rPr>
        <w:t xml:space="preserve">genotypes </w:t>
      </w:r>
      <w:r w:rsidR="00C838F3">
        <w:rPr>
          <w:rFonts w:ascii="Cambria" w:hAnsi="Cambria"/>
        </w:rPr>
        <w:t>were</w:t>
      </w:r>
      <w:r>
        <w:rPr>
          <w:rFonts w:ascii="Cambria" w:hAnsi="Cambria"/>
        </w:rPr>
        <w:t xml:space="preserve"> congruent with</w:t>
      </w:r>
      <w:r w:rsidR="001012AA">
        <w:rPr>
          <w:rFonts w:ascii="Cambria" w:hAnsi="Cambria"/>
        </w:rPr>
        <w:t xml:space="preserve"> those produced at 25° C</w:t>
      </w:r>
      <w:r w:rsidR="007C342C">
        <w:rPr>
          <w:rFonts w:ascii="Cambria" w:hAnsi="Cambria"/>
        </w:rPr>
        <w:t xml:space="preserve"> (</w:t>
      </w:r>
      <w:r w:rsidR="0048645D">
        <w:rPr>
          <w:rFonts w:ascii="Cambria" w:hAnsi="Cambria"/>
        </w:rPr>
        <w:t>Supplementary Figure 2</w:t>
      </w:r>
      <w:r w:rsidR="0090102F">
        <w:rPr>
          <w:rFonts w:ascii="Cambria" w:hAnsi="Cambria"/>
        </w:rPr>
        <w:t>A</w:t>
      </w:r>
      <w:r w:rsidR="007C342C">
        <w:rPr>
          <w:rFonts w:ascii="Cambria" w:hAnsi="Cambria"/>
        </w:rPr>
        <w:t>)</w:t>
      </w:r>
      <w:r w:rsidR="001530A5">
        <w:rPr>
          <w:rFonts w:ascii="Cambria" w:hAnsi="Cambria"/>
        </w:rPr>
        <w:t>.</w:t>
      </w:r>
      <w:r>
        <w:t xml:space="preserve"> </w:t>
      </w:r>
    </w:p>
    <w:p w14:paraId="371F2112" w14:textId="77777777" w:rsidR="00F444D6" w:rsidRDefault="00F444D6" w:rsidP="001A0687"/>
    <w:p w14:paraId="37C1E995" w14:textId="4BCA8504" w:rsidR="00CD646A" w:rsidRDefault="00A95905" w:rsidP="001A0687">
      <w:pPr>
        <w:rPr>
          <w:rFonts w:ascii="Cambria" w:hAnsi="Cambria"/>
        </w:rPr>
      </w:pPr>
      <w:r>
        <w:t xml:space="preserve">To test </w:t>
      </w:r>
      <w:r w:rsidR="00C838F3">
        <w:t>a</w:t>
      </w:r>
      <w:r>
        <w:t xml:space="preserve">lternative skeletal muscle </w:t>
      </w:r>
      <w:r w:rsidR="00FE5A20" w:rsidRPr="00A95905">
        <w:rPr>
          <w:i/>
        </w:rPr>
        <w:t>GAL4</w:t>
      </w:r>
      <w:r w:rsidR="00DF02CD">
        <w:t xml:space="preserve"> drivers </w:t>
      </w:r>
      <w:r>
        <w:t>w</w:t>
      </w:r>
      <w:r w:rsidR="00DF02CD">
        <w:t xml:space="preserve">e used </w:t>
      </w:r>
      <w:r w:rsidR="00DF02CD">
        <w:rPr>
          <w:i/>
        </w:rPr>
        <w:t>C179-</w:t>
      </w:r>
      <w:r w:rsidR="00FE5A20">
        <w:rPr>
          <w:i/>
        </w:rPr>
        <w:t>GAL4</w:t>
      </w:r>
      <w:r w:rsidR="00DF02CD">
        <w:rPr>
          <w:i/>
        </w:rPr>
        <w:t xml:space="preserve"> </w:t>
      </w:r>
      <w:r w:rsidR="00DF02CD">
        <w:t xml:space="preserve">driver and </w:t>
      </w:r>
      <w:r w:rsidR="00DF02CD" w:rsidRPr="00DF02CD">
        <w:rPr>
          <w:i/>
        </w:rPr>
        <w:t>Mef-</w:t>
      </w:r>
      <w:r w:rsidR="00FE5A20">
        <w:rPr>
          <w:i/>
        </w:rPr>
        <w:t>GAL4</w:t>
      </w:r>
      <w:r w:rsidR="00DF02CD">
        <w:t xml:space="preserve"> driver </w:t>
      </w:r>
      <w:r>
        <w:t xml:space="preserve">and repeated these studies.  In these experiments, we crossed </w:t>
      </w:r>
      <w:proofErr w:type="gramStart"/>
      <w:r>
        <w:t>flies which</w:t>
      </w:r>
      <w:proofErr w:type="gramEnd"/>
      <w:r>
        <w:t xml:space="preserve"> were homozygous for the driver with flies that were homozygous for the </w:t>
      </w:r>
      <w:proofErr w:type="spellStart"/>
      <w:r>
        <w:t>shRNA</w:t>
      </w:r>
      <w:proofErr w:type="spellEnd"/>
      <w:r>
        <w:t xml:space="preserve">.  As a control, we used a fly line that was identical to the </w:t>
      </w:r>
      <w:proofErr w:type="spellStart"/>
      <w:r>
        <w:t>TRiP</w:t>
      </w:r>
      <w:proofErr w:type="spellEnd"/>
      <w:r>
        <w:t xml:space="preserve"> fly lines, but did not have </w:t>
      </w:r>
      <w:proofErr w:type="gramStart"/>
      <w:r>
        <w:t>a</w:t>
      </w:r>
      <w:proofErr w:type="gramEnd"/>
      <w:r>
        <w:t xml:space="preserve"> </w:t>
      </w:r>
      <w:proofErr w:type="spellStart"/>
      <w:r>
        <w:t>shRNA</w:t>
      </w:r>
      <w:proofErr w:type="spellEnd"/>
      <w:r>
        <w:t xml:space="preserve"> inserted</w:t>
      </w:r>
      <w:r w:rsidR="00DF02CD">
        <w:t xml:space="preserve">. </w:t>
      </w:r>
      <w:r w:rsidR="00DF02CD">
        <w:rPr>
          <w:rFonts w:ascii="Cambria" w:hAnsi="Cambria"/>
        </w:rPr>
        <w:t xml:space="preserve">The </w:t>
      </w:r>
      <w:r w:rsidR="00DF02CD">
        <w:rPr>
          <w:rFonts w:ascii="Cambria" w:hAnsi="Cambria"/>
          <w:i/>
        </w:rPr>
        <w:t>Mef-</w:t>
      </w:r>
      <w:r w:rsidR="00FE5A20">
        <w:rPr>
          <w:rFonts w:ascii="Cambria" w:hAnsi="Cambria"/>
          <w:i/>
        </w:rPr>
        <w:t>GAL4</w:t>
      </w:r>
      <w:r w:rsidR="00DF02CD">
        <w:rPr>
          <w:rFonts w:ascii="Cambria" w:hAnsi="Cambria"/>
          <w:i/>
        </w:rPr>
        <w:t xml:space="preserve"> </w:t>
      </w:r>
      <w:r w:rsidR="00DF02CD">
        <w:rPr>
          <w:rFonts w:ascii="Cambria" w:hAnsi="Cambria"/>
        </w:rPr>
        <w:t xml:space="preserve">driver resulted in complete lethality of </w:t>
      </w:r>
      <w:r w:rsidR="00DF02CD">
        <w:rPr>
          <w:rFonts w:ascii="Cambria" w:hAnsi="Cambria"/>
          <w:i/>
        </w:rPr>
        <w:t xml:space="preserve">Raptor </w:t>
      </w:r>
      <w:r w:rsidR="00DF02CD">
        <w:rPr>
          <w:rFonts w:ascii="Cambria" w:hAnsi="Cambria"/>
        </w:rPr>
        <w:t>knockdown flies</w:t>
      </w:r>
      <w:r w:rsidR="002E57BF">
        <w:rPr>
          <w:rFonts w:ascii="Cambria" w:hAnsi="Cambria"/>
        </w:rPr>
        <w:t xml:space="preserve"> (see </w:t>
      </w:r>
      <w:r>
        <w:rPr>
          <w:rFonts w:ascii="Cambria" w:hAnsi="Cambria"/>
        </w:rPr>
        <w:t>Figure 2C</w:t>
      </w:r>
      <w:r w:rsidR="002E57BF">
        <w:rPr>
          <w:rFonts w:ascii="Cambria" w:hAnsi="Cambria"/>
        </w:rPr>
        <w:t>)</w:t>
      </w:r>
      <w:r w:rsidR="00DF02CD">
        <w:rPr>
          <w:rFonts w:ascii="Cambria" w:hAnsi="Cambria"/>
        </w:rPr>
        <w:t>. T</w:t>
      </w:r>
      <w:r w:rsidR="002754B1">
        <w:rPr>
          <w:rFonts w:ascii="Cambria" w:hAnsi="Cambria"/>
        </w:rPr>
        <w:t>he</w:t>
      </w:r>
      <w:r w:rsidR="00CC4247">
        <w:rPr>
          <w:rFonts w:ascii="Cambria" w:hAnsi="Cambria"/>
        </w:rPr>
        <w:t xml:space="preserve"> </w:t>
      </w:r>
      <w:r w:rsidR="00CC4247" w:rsidRPr="007C342C">
        <w:rPr>
          <w:rFonts w:ascii="Cambria" w:hAnsi="Cambria"/>
          <w:i/>
        </w:rPr>
        <w:t>C179-</w:t>
      </w:r>
      <w:r w:rsidR="00FE5A20">
        <w:rPr>
          <w:rFonts w:ascii="Cambria" w:hAnsi="Cambria"/>
          <w:i/>
        </w:rPr>
        <w:t>GAL4</w:t>
      </w:r>
      <w:r w:rsidR="00CC4247">
        <w:rPr>
          <w:rFonts w:ascii="Cambria" w:hAnsi="Cambria"/>
        </w:rPr>
        <w:t xml:space="preserve"> driver was sufficient to produce </w:t>
      </w:r>
      <w:r w:rsidR="00CC4247" w:rsidRPr="00364075">
        <w:rPr>
          <w:rFonts w:ascii="Cambria" w:hAnsi="Cambria"/>
          <w:i/>
        </w:rPr>
        <w:t>Raptor</w:t>
      </w:r>
      <w:r w:rsidR="00CC4247">
        <w:rPr>
          <w:rFonts w:ascii="Cambria" w:hAnsi="Cambria"/>
        </w:rPr>
        <w:t xml:space="preserve"> knockdown flies, although </w:t>
      </w:r>
      <w:r w:rsidR="001530A5">
        <w:rPr>
          <w:rFonts w:ascii="Cambria" w:hAnsi="Cambria"/>
        </w:rPr>
        <w:t xml:space="preserve">partial lethality </w:t>
      </w:r>
      <w:r w:rsidR="00C838F3">
        <w:rPr>
          <w:rFonts w:ascii="Cambria" w:hAnsi="Cambria"/>
        </w:rPr>
        <w:t>was</w:t>
      </w:r>
      <w:r w:rsidR="001530A5">
        <w:rPr>
          <w:rFonts w:ascii="Cambria" w:hAnsi="Cambria"/>
        </w:rPr>
        <w:t xml:space="preserve"> still demonstrated in the </w:t>
      </w:r>
      <w:r w:rsidR="00CC4247">
        <w:rPr>
          <w:rFonts w:ascii="Cambria" w:hAnsi="Cambria"/>
        </w:rPr>
        <w:t xml:space="preserve">significantly lower </w:t>
      </w:r>
      <w:r w:rsidR="001530A5">
        <w:rPr>
          <w:rFonts w:ascii="Cambria" w:hAnsi="Cambria"/>
        </w:rPr>
        <w:t>birth rate of the knockdown</w:t>
      </w:r>
      <w:r w:rsidR="00CC4247">
        <w:rPr>
          <w:rFonts w:ascii="Cambria" w:hAnsi="Cambria"/>
        </w:rPr>
        <w:t xml:space="preserve"> genotype</w:t>
      </w:r>
      <w:r w:rsidR="007C342C">
        <w:rPr>
          <w:rFonts w:ascii="Cambria" w:hAnsi="Cambria"/>
        </w:rPr>
        <w:t xml:space="preserve"> (p-</w:t>
      </w:r>
      <w:r w:rsidR="007C342C" w:rsidRPr="007C342C">
        <w:t xml:space="preserve">value &lt; </w:t>
      </w:r>
      <w:r w:rsidR="007C342C" w:rsidRPr="007C342C">
        <w:rPr>
          <w:rStyle w:val="apple-style-span"/>
          <w:rFonts w:eastAsia="Times New Roman" w:cs="Times New Roman"/>
          <w:shd w:val="clear" w:color="auto" w:fill="FFFFFF"/>
        </w:rPr>
        <w:t>0.002</w:t>
      </w:r>
      <w:r w:rsidR="007C342C" w:rsidRPr="007C342C">
        <w:t>)</w:t>
      </w:r>
      <w:r w:rsidR="002E57BF">
        <w:t xml:space="preserve"> (see </w:t>
      </w:r>
      <w:r>
        <w:t>Figure 2D</w:t>
      </w:r>
      <w:r w:rsidR="002E57BF">
        <w:t>)</w:t>
      </w:r>
      <w:r w:rsidR="00CC4247" w:rsidRPr="007C342C">
        <w:t xml:space="preserve">. </w:t>
      </w:r>
      <w:r w:rsidR="001530A5" w:rsidRPr="007C342C">
        <w:t>Additionally</w:t>
      </w:r>
      <w:r w:rsidR="001530A5">
        <w:rPr>
          <w:rFonts w:ascii="Cambria" w:hAnsi="Cambria"/>
        </w:rPr>
        <w:t xml:space="preserve">, </w:t>
      </w:r>
      <w:r w:rsidR="00AF6080">
        <w:rPr>
          <w:rFonts w:ascii="Cambria" w:hAnsi="Cambria"/>
        </w:rPr>
        <w:t>the cross using</w:t>
      </w:r>
      <w:r w:rsidR="0090102F">
        <w:rPr>
          <w:rFonts w:ascii="Cambria" w:hAnsi="Cambria"/>
        </w:rPr>
        <w:t xml:space="preserve"> one of the three</w:t>
      </w:r>
      <w:r w:rsidR="00AF6080">
        <w:rPr>
          <w:rFonts w:ascii="Cambria" w:hAnsi="Cambria"/>
        </w:rPr>
        <w:t xml:space="preserve"> </w:t>
      </w:r>
      <w:r w:rsidR="0090102F" w:rsidRPr="0090102F">
        <w:rPr>
          <w:rFonts w:ascii="Cambria" w:hAnsi="Cambria"/>
          <w:i/>
        </w:rPr>
        <w:t>Raptor</w:t>
      </w:r>
      <w:r w:rsidR="0090102F">
        <w:rPr>
          <w:rFonts w:ascii="Cambria" w:hAnsi="Cambria"/>
        </w:rPr>
        <w:t xml:space="preserve"> </w:t>
      </w:r>
      <w:proofErr w:type="spellStart"/>
      <w:r w:rsidR="00AF6080">
        <w:rPr>
          <w:rFonts w:ascii="Cambria" w:hAnsi="Cambria"/>
        </w:rPr>
        <w:t>shRNA</w:t>
      </w:r>
      <w:proofErr w:type="spellEnd"/>
      <w:r w:rsidR="00AF6080">
        <w:rPr>
          <w:rFonts w:ascii="Cambria" w:hAnsi="Cambria"/>
        </w:rPr>
        <w:t xml:space="preserve"> </w:t>
      </w:r>
      <w:proofErr w:type="spellStart"/>
      <w:r w:rsidR="0090102F">
        <w:rPr>
          <w:rFonts w:ascii="Cambria" w:hAnsi="Cambria"/>
        </w:rPr>
        <w:t>trasgenics</w:t>
      </w:r>
      <w:proofErr w:type="spellEnd"/>
      <w:r w:rsidR="0090102F">
        <w:rPr>
          <w:rFonts w:ascii="Cambria" w:hAnsi="Cambria"/>
        </w:rPr>
        <w:t xml:space="preserve"> in combination with </w:t>
      </w:r>
      <w:r w:rsidR="0090102F" w:rsidRPr="0090102F">
        <w:rPr>
          <w:rFonts w:ascii="Cambria" w:hAnsi="Cambria"/>
          <w:i/>
        </w:rPr>
        <w:t>C179-GAL4</w:t>
      </w:r>
      <w:r w:rsidR="0090102F">
        <w:rPr>
          <w:rFonts w:ascii="Cambria" w:hAnsi="Cambria"/>
        </w:rPr>
        <w:t xml:space="preserve"> </w:t>
      </w:r>
      <w:r w:rsidR="00AF6080">
        <w:rPr>
          <w:rFonts w:ascii="Cambria" w:hAnsi="Cambria"/>
        </w:rPr>
        <w:t xml:space="preserve">demonstrated a gender-specific increase in genotype lethality, in which </w:t>
      </w:r>
      <w:r w:rsidR="0090102F">
        <w:rPr>
          <w:rFonts w:ascii="Cambria" w:hAnsi="Cambria"/>
        </w:rPr>
        <w:t xml:space="preserve">far </w:t>
      </w:r>
      <w:r w:rsidR="00AF6080">
        <w:rPr>
          <w:rFonts w:ascii="Cambria" w:hAnsi="Cambria"/>
        </w:rPr>
        <w:t>fewer male knockdowns were produced</w:t>
      </w:r>
      <w:r w:rsidR="0090102F">
        <w:rPr>
          <w:rFonts w:ascii="Cambria" w:hAnsi="Cambria"/>
        </w:rPr>
        <w:t xml:space="preserve">, other combinations had both female and male </w:t>
      </w:r>
      <w:r w:rsidR="0048645D">
        <w:rPr>
          <w:rFonts w:ascii="Cambria" w:hAnsi="Cambria"/>
        </w:rPr>
        <w:t>lethality (</w:t>
      </w:r>
      <w:proofErr w:type="spellStart"/>
      <w:r w:rsidR="0048645D">
        <w:rPr>
          <w:rFonts w:ascii="Cambria" w:hAnsi="Cambria"/>
        </w:rPr>
        <w:t>Supplmentary</w:t>
      </w:r>
      <w:proofErr w:type="spellEnd"/>
      <w:r w:rsidR="0048645D">
        <w:rPr>
          <w:rFonts w:ascii="Cambria" w:hAnsi="Cambria"/>
        </w:rPr>
        <w:t xml:space="preserve"> Figure 2</w:t>
      </w:r>
      <w:r w:rsidR="0090102F">
        <w:rPr>
          <w:rFonts w:ascii="Cambria" w:hAnsi="Cambria"/>
        </w:rPr>
        <w:t>B)</w:t>
      </w:r>
      <w:r w:rsidR="00AF6080">
        <w:rPr>
          <w:rFonts w:ascii="Cambria" w:hAnsi="Cambria"/>
        </w:rPr>
        <w:t>. These results indicate</w:t>
      </w:r>
      <w:r w:rsidR="00CC4247">
        <w:rPr>
          <w:rFonts w:ascii="Cambria" w:hAnsi="Cambria"/>
        </w:rPr>
        <w:t xml:space="preserve"> that the </w:t>
      </w:r>
      <w:r w:rsidR="00CC4247" w:rsidRPr="007C342C">
        <w:rPr>
          <w:rFonts w:ascii="Cambria" w:hAnsi="Cambria"/>
          <w:i/>
        </w:rPr>
        <w:t>C179</w:t>
      </w:r>
      <w:r w:rsidR="00C838F3">
        <w:rPr>
          <w:rFonts w:ascii="Cambria" w:hAnsi="Cambria"/>
          <w:i/>
        </w:rPr>
        <w:t>-</w:t>
      </w:r>
      <w:r w:rsidR="00FE5A20">
        <w:rPr>
          <w:rFonts w:ascii="Cambria" w:hAnsi="Cambria"/>
          <w:i/>
        </w:rPr>
        <w:t>GAL4</w:t>
      </w:r>
      <w:r w:rsidR="00CC4247">
        <w:rPr>
          <w:rFonts w:ascii="Cambria" w:hAnsi="Cambria"/>
        </w:rPr>
        <w:t xml:space="preserve"> driver is </w:t>
      </w:r>
      <w:r w:rsidR="005B4AB2">
        <w:rPr>
          <w:rFonts w:ascii="Cambria" w:hAnsi="Cambria"/>
        </w:rPr>
        <w:t xml:space="preserve">less efficient at mediating </w:t>
      </w:r>
      <w:r w:rsidR="005B4AB2" w:rsidRPr="005B4AB2">
        <w:rPr>
          <w:rFonts w:ascii="Cambria" w:hAnsi="Cambria"/>
          <w:i/>
        </w:rPr>
        <w:t>Raptor</w:t>
      </w:r>
      <w:r w:rsidR="005B4AB2">
        <w:rPr>
          <w:rFonts w:ascii="Cambria" w:hAnsi="Cambria"/>
        </w:rPr>
        <w:t>-specific lethality than</w:t>
      </w:r>
      <w:r w:rsidR="00CC4247">
        <w:rPr>
          <w:rFonts w:ascii="Cambria" w:hAnsi="Cambria"/>
        </w:rPr>
        <w:t xml:space="preserve"> the </w:t>
      </w:r>
      <w:r w:rsidR="002E57BF">
        <w:rPr>
          <w:rFonts w:ascii="Cambria" w:hAnsi="Cambria"/>
          <w:i/>
        </w:rPr>
        <w:t>Mef-</w:t>
      </w:r>
      <w:r w:rsidR="00FE5A20">
        <w:rPr>
          <w:rFonts w:ascii="Cambria" w:hAnsi="Cambria"/>
          <w:i/>
        </w:rPr>
        <w:t>GAL4</w:t>
      </w:r>
      <w:r w:rsidR="002E57BF">
        <w:rPr>
          <w:rFonts w:ascii="Cambria" w:hAnsi="Cambria"/>
          <w:i/>
        </w:rPr>
        <w:t xml:space="preserve"> </w:t>
      </w:r>
      <w:r w:rsidR="002E57BF">
        <w:rPr>
          <w:rFonts w:ascii="Cambria" w:hAnsi="Cambria"/>
        </w:rPr>
        <w:t xml:space="preserve">and the </w:t>
      </w:r>
      <w:r w:rsidR="00CC4247" w:rsidRPr="007C342C">
        <w:rPr>
          <w:rFonts w:ascii="Cambria" w:hAnsi="Cambria"/>
          <w:i/>
        </w:rPr>
        <w:t>24B</w:t>
      </w:r>
      <w:r w:rsidR="002E57BF">
        <w:rPr>
          <w:rFonts w:ascii="Cambria" w:hAnsi="Cambria"/>
          <w:i/>
        </w:rPr>
        <w:t>-</w:t>
      </w:r>
      <w:r w:rsidR="00FE5A20">
        <w:rPr>
          <w:rFonts w:ascii="Cambria" w:hAnsi="Cambria"/>
          <w:i/>
        </w:rPr>
        <w:t>GAL4</w:t>
      </w:r>
      <w:r w:rsidR="00CC4247">
        <w:rPr>
          <w:rFonts w:ascii="Cambria" w:hAnsi="Cambria"/>
        </w:rPr>
        <w:t xml:space="preserve"> d</w:t>
      </w:r>
      <w:r w:rsidR="00AF6080">
        <w:rPr>
          <w:rFonts w:ascii="Cambria" w:hAnsi="Cambria"/>
        </w:rPr>
        <w:t>r</w:t>
      </w:r>
      <w:r w:rsidR="00CC4247">
        <w:rPr>
          <w:rFonts w:ascii="Cambria" w:hAnsi="Cambria"/>
        </w:rPr>
        <w:t>iver</w:t>
      </w:r>
      <w:r w:rsidR="002E57BF">
        <w:rPr>
          <w:rFonts w:ascii="Cambria" w:hAnsi="Cambria"/>
        </w:rPr>
        <w:t>s</w:t>
      </w:r>
      <w:r w:rsidR="0040324E">
        <w:rPr>
          <w:rFonts w:ascii="Cambria" w:hAnsi="Cambria"/>
        </w:rPr>
        <w:t>.</w:t>
      </w:r>
    </w:p>
    <w:p w14:paraId="09AA14B0" w14:textId="77777777" w:rsidR="00162960" w:rsidRDefault="00162960" w:rsidP="001A0687">
      <w:pPr>
        <w:rPr>
          <w:rFonts w:ascii="Cambria" w:hAnsi="Cambria"/>
        </w:rPr>
      </w:pPr>
    </w:p>
    <w:p w14:paraId="5CE86726" w14:textId="5AC9F405" w:rsidR="00162960" w:rsidRDefault="00162960" w:rsidP="001A0687">
      <w:pPr>
        <w:pStyle w:val="Heading2"/>
      </w:pPr>
      <w:r>
        <w:t xml:space="preserve">Muscle Raptor Knockdown Flies Fail to </w:t>
      </w:r>
      <w:proofErr w:type="spellStart"/>
      <w:r>
        <w:t>Eclose</w:t>
      </w:r>
      <w:proofErr w:type="spellEnd"/>
      <w:r>
        <w:t xml:space="preserve"> from Pupae</w:t>
      </w:r>
    </w:p>
    <w:p w14:paraId="40448C60" w14:textId="77777777" w:rsidR="00F444D6" w:rsidRDefault="00F444D6" w:rsidP="001A0687">
      <w:pPr>
        <w:rPr>
          <w:rFonts w:ascii="Cambria" w:hAnsi="Cambria"/>
        </w:rPr>
      </w:pPr>
    </w:p>
    <w:p w14:paraId="24BA4390" w14:textId="3B970D01" w:rsidR="003937DA" w:rsidRPr="00357F77" w:rsidRDefault="003937DA" w:rsidP="001A0687">
      <w:pPr>
        <w:rPr>
          <w:rFonts w:ascii="Cambria" w:hAnsi="Cambria"/>
        </w:rPr>
      </w:pPr>
      <w:r>
        <w:rPr>
          <w:rFonts w:ascii="Cambria" w:hAnsi="Cambria"/>
        </w:rPr>
        <w:t xml:space="preserve">We </w:t>
      </w:r>
      <w:r w:rsidR="005B4AB2">
        <w:rPr>
          <w:rFonts w:ascii="Cambria" w:hAnsi="Cambria"/>
        </w:rPr>
        <w:t>next</w:t>
      </w:r>
      <w:r>
        <w:rPr>
          <w:rFonts w:ascii="Cambria" w:hAnsi="Cambria"/>
        </w:rPr>
        <w:t xml:space="preserve"> wanted to determine at which point prior to </w:t>
      </w:r>
      <w:proofErr w:type="spellStart"/>
      <w:r>
        <w:rPr>
          <w:rFonts w:ascii="Cambria" w:hAnsi="Cambria"/>
        </w:rPr>
        <w:t>eclosure</w:t>
      </w:r>
      <w:proofErr w:type="spellEnd"/>
      <w:r>
        <w:rPr>
          <w:rFonts w:ascii="Cambria" w:hAnsi="Cambria"/>
        </w:rPr>
        <w:t xml:space="preserve"> were the </w:t>
      </w:r>
      <w:r w:rsidR="001B4D8C">
        <w:rPr>
          <w:rFonts w:ascii="Cambria" w:hAnsi="Cambria"/>
          <w:i/>
        </w:rPr>
        <w:t xml:space="preserve">Raptor </w:t>
      </w:r>
      <w:r w:rsidR="001B4D8C">
        <w:rPr>
          <w:rFonts w:ascii="Cambria" w:hAnsi="Cambria"/>
        </w:rPr>
        <w:t xml:space="preserve">knockdown flies dying. </w:t>
      </w:r>
      <w:r w:rsidR="005B4AB2">
        <w:rPr>
          <w:rFonts w:ascii="Cambria" w:hAnsi="Cambria"/>
        </w:rPr>
        <w:t>To do this, w</w:t>
      </w:r>
      <w:r w:rsidR="001B4D8C">
        <w:rPr>
          <w:rFonts w:ascii="Cambria" w:hAnsi="Cambria"/>
        </w:rPr>
        <w:t xml:space="preserve">e examined the </w:t>
      </w:r>
      <w:proofErr w:type="spellStart"/>
      <w:r w:rsidR="001B4D8C">
        <w:rPr>
          <w:rFonts w:ascii="Cambria" w:hAnsi="Cambria"/>
        </w:rPr>
        <w:t>pupal</w:t>
      </w:r>
      <w:proofErr w:type="spellEnd"/>
      <w:r w:rsidR="001B4D8C">
        <w:rPr>
          <w:rFonts w:ascii="Cambria" w:hAnsi="Cambria"/>
        </w:rPr>
        <w:t xml:space="preserve"> cases on the sides of the vials from the </w:t>
      </w:r>
      <w:r w:rsidR="001B4D8C">
        <w:rPr>
          <w:rFonts w:ascii="Cambria" w:hAnsi="Cambria"/>
          <w:i/>
        </w:rPr>
        <w:t>Cl79-</w:t>
      </w:r>
      <w:r w:rsidR="00FE5A20">
        <w:rPr>
          <w:rFonts w:ascii="Cambria" w:hAnsi="Cambria"/>
          <w:i/>
        </w:rPr>
        <w:t>GAL4</w:t>
      </w:r>
      <w:r w:rsidR="001B4D8C">
        <w:rPr>
          <w:rFonts w:ascii="Cambria" w:hAnsi="Cambria"/>
          <w:i/>
        </w:rPr>
        <w:t xml:space="preserve">/Raptor </w:t>
      </w:r>
      <w:r w:rsidR="001B4D8C">
        <w:rPr>
          <w:rFonts w:ascii="Cambria" w:hAnsi="Cambria"/>
        </w:rPr>
        <w:t xml:space="preserve">crosses and the </w:t>
      </w:r>
      <w:r w:rsidR="001B4D8C">
        <w:rPr>
          <w:rFonts w:ascii="Cambria" w:hAnsi="Cambria"/>
          <w:i/>
        </w:rPr>
        <w:t>Mef-</w:t>
      </w:r>
      <w:r w:rsidR="00FE5A20">
        <w:rPr>
          <w:rFonts w:ascii="Cambria" w:hAnsi="Cambria"/>
          <w:i/>
        </w:rPr>
        <w:t>GAL4</w:t>
      </w:r>
      <w:r w:rsidR="001B4D8C">
        <w:rPr>
          <w:rFonts w:ascii="Cambria" w:hAnsi="Cambria"/>
          <w:i/>
        </w:rPr>
        <w:t xml:space="preserve">/Raptor </w:t>
      </w:r>
      <w:r w:rsidR="001B4D8C">
        <w:rPr>
          <w:rFonts w:ascii="Cambria" w:hAnsi="Cambria"/>
        </w:rPr>
        <w:t xml:space="preserve">crosses. Twenty days after the crosses were prepared the empty </w:t>
      </w:r>
      <w:proofErr w:type="spellStart"/>
      <w:r w:rsidR="001B4D8C">
        <w:rPr>
          <w:rFonts w:ascii="Cambria" w:hAnsi="Cambria"/>
        </w:rPr>
        <w:t>pupal</w:t>
      </w:r>
      <w:proofErr w:type="spellEnd"/>
      <w:r w:rsidR="001B4D8C">
        <w:rPr>
          <w:rFonts w:ascii="Cambria" w:hAnsi="Cambria"/>
        </w:rPr>
        <w:t xml:space="preserve"> cases were counted and the cases containing dead flies were counted.</w:t>
      </w:r>
      <w:r w:rsidR="00357F77">
        <w:rPr>
          <w:rFonts w:ascii="Cambria" w:hAnsi="Cambria"/>
        </w:rPr>
        <w:t xml:space="preserve"> </w:t>
      </w:r>
      <w:r w:rsidR="005B4AB2">
        <w:rPr>
          <w:rFonts w:ascii="Cambria" w:hAnsi="Cambria"/>
        </w:rPr>
        <w:t xml:space="preserve">We observed no significant differences in </w:t>
      </w:r>
      <w:r w:rsidR="005B4AB2">
        <w:rPr>
          <w:rFonts w:ascii="Cambria" w:hAnsi="Cambria"/>
        </w:rPr>
        <w:lastRenderedPageBreak/>
        <w:t xml:space="preserve">the number of </w:t>
      </w:r>
      <w:proofErr w:type="spellStart"/>
      <w:r w:rsidR="005B4AB2">
        <w:rPr>
          <w:rFonts w:ascii="Cambria" w:hAnsi="Cambria"/>
        </w:rPr>
        <w:t>pupal</w:t>
      </w:r>
      <w:proofErr w:type="spellEnd"/>
      <w:r w:rsidR="005B4AB2">
        <w:rPr>
          <w:rFonts w:ascii="Cambria" w:hAnsi="Cambria"/>
        </w:rPr>
        <w:t xml:space="preserve"> cases from e</w:t>
      </w:r>
      <w:r w:rsidR="0048645D">
        <w:rPr>
          <w:rFonts w:ascii="Cambria" w:hAnsi="Cambria"/>
        </w:rPr>
        <w:t>ither of these crosses (Figure 3A</w:t>
      </w:r>
      <w:r w:rsidR="005B4AB2">
        <w:rPr>
          <w:rFonts w:ascii="Cambria" w:hAnsi="Cambria"/>
        </w:rPr>
        <w:t xml:space="preserve">–B).  For the </w:t>
      </w:r>
      <w:r w:rsidR="005B4AB2">
        <w:rPr>
          <w:rFonts w:ascii="Cambria" w:hAnsi="Cambria"/>
          <w:i/>
        </w:rPr>
        <w:t>Mef-</w:t>
      </w:r>
      <w:r w:rsidR="005B4AB2" w:rsidRPr="005B4AB2">
        <w:rPr>
          <w:rFonts w:ascii="Cambria" w:hAnsi="Cambria"/>
          <w:i/>
        </w:rPr>
        <w:t>GAL4</w:t>
      </w:r>
      <w:r w:rsidR="005B4AB2">
        <w:rPr>
          <w:rFonts w:ascii="Cambria" w:hAnsi="Cambria"/>
        </w:rPr>
        <w:t xml:space="preserve"> driven </w:t>
      </w:r>
      <w:r w:rsidR="005B4AB2">
        <w:rPr>
          <w:rFonts w:ascii="Cambria" w:hAnsi="Cambria"/>
          <w:i/>
        </w:rPr>
        <w:t xml:space="preserve">Raptor </w:t>
      </w:r>
      <w:r w:rsidR="005B4AB2">
        <w:rPr>
          <w:rFonts w:ascii="Cambria" w:hAnsi="Cambria"/>
        </w:rPr>
        <w:t xml:space="preserve">knockdown </w:t>
      </w:r>
      <w:r w:rsidR="00357F77" w:rsidRPr="005B4AB2">
        <w:rPr>
          <w:rFonts w:ascii="Cambria" w:hAnsi="Cambria"/>
        </w:rPr>
        <w:t>nearly</w:t>
      </w:r>
      <w:r w:rsidR="00357F77">
        <w:rPr>
          <w:rFonts w:ascii="Cambria" w:hAnsi="Cambria"/>
        </w:rPr>
        <w:t xml:space="preserve"> 100% of the </w:t>
      </w:r>
      <w:proofErr w:type="spellStart"/>
      <w:r w:rsidR="00357F77">
        <w:rPr>
          <w:rFonts w:ascii="Cambria" w:hAnsi="Cambria"/>
        </w:rPr>
        <w:t>pupal</w:t>
      </w:r>
      <w:proofErr w:type="spellEnd"/>
      <w:r w:rsidR="00357F77">
        <w:rPr>
          <w:rFonts w:ascii="Cambria" w:hAnsi="Cambria"/>
        </w:rPr>
        <w:t xml:space="preserve"> cases contained dead flies</w:t>
      </w:r>
      <w:r w:rsidR="0048645D">
        <w:rPr>
          <w:rFonts w:ascii="Cambria" w:hAnsi="Cambria"/>
        </w:rPr>
        <w:t xml:space="preserve"> (Figure 3C</w:t>
      </w:r>
      <w:r w:rsidR="005B4AB2">
        <w:rPr>
          <w:rFonts w:ascii="Cambria" w:hAnsi="Cambria"/>
        </w:rPr>
        <w:t>)</w:t>
      </w:r>
      <w:r w:rsidR="00357F77">
        <w:rPr>
          <w:rFonts w:ascii="Cambria" w:hAnsi="Cambria"/>
        </w:rPr>
        <w:t xml:space="preserve">. There </w:t>
      </w:r>
      <w:proofErr w:type="gramStart"/>
      <w:r w:rsidR="00357F77">
        <w:rPr>
          <w:rFonts w:ascii="Cambria" w:hAnsi="Cambria"/>
        </w:rPr>
        <w:t>was</w:t>
      </w:r>
      <w:proofErr w:type="gramEnd"/>
      <w:r w:rsidR="00357F77">
        <w:rPr>
          <w:rFonts w:ascii="Cambria" w:hAnsi="Cambria"/>
        </w:rPr>
        <w:t xml:space="preserve"> also a significant number of dead flies in </w:t>
      </w:r>
      <w:proofErr w:type="spellStart"/>
      <w:r w:rsidR="00357F77">
        <w:rPr>
          <w:rFonts w:ascii="Cambria" w:hAnsi="Cambria"/>
        </w:rPr>
        <w:t>pupal</w:t>
      </w:r>
      <w:proofErr w:type="spellEnd"/>
      <w:r w:rsidR="00357F77">
        <w:rPr>
          <w:rFonts w:ascii="Cambria" w:hAnsi="Cambria"/>
        </w:rPr>
        <w:t xml:space="preserve"> cases from the </w:t>
      </w:r>
      <w:r w:rsidR="00357F77">
        <w:rPr>
          <w:rFonts w:ascii="Cambria" w:hAnsi="Cambria"/>
          <w:i/>
        </w:rPr>
        <w:t>Cl79-</w:t>
      </w:r>
      <w:r w:rsidR="00FE5A20">
        <w:rPr>
          <w:rFonts w:ascii="Cambria" w:hAnsi="Cambria"/>
          <w:i/>
        </w:rPr>
        <w:t>GAL4</w:t>
      </w:r>
      <w:r w:rsidR="00357F77">
        <w:rPr>
          <w:rFonts w:ascii="Cambria" w:hAnsi="Cambria"/>
          <w:i/>
        </w:rPr>
        <w:t xml:space="preserve">/Raptor </w:t>
      </w:r>
      <w:r w:rsidR="00357F77">
        <w:rPr>
          <w:rFonts w:ascii="Cambria" w:hAnsi="Cambria"/>
        </w:rPr>
        <w:t>crosses</w:t>
      </w:r>
      <w:r w:rsidR="005B4AB2">
        <w:rPr>
          <w:rFonts w:ascii="Cambria" w:hAnsi="Cambria"/>
        </w:rPr>
        <w:t xml:space="preserve"> (Figure </w:t>
      </w:r>
      <w:r w:rsidR="0048645D">
        <w:rPr>
          <w:rFonts w:ascii="Cambria" w:hAnsi="Cambria"/>
        </w:rPr>
        <w:t>3D</w:t>
      </w:r>
      <w:r w:rsidR="005B4AB2">
        <w:rPr>
          <w:rFonts w:ascii="Cambria" w:hAnsi="Cambria"/>
        </w:rPr>
        <w:t>)</w:t>
      </w:r>
      <w:r w:rsidR="00357F77">
        <w:rPr>
          <w:rFonts w:ascii="Cambria" w:hAnsi="Cambria"/>
        </w:rPr>
        <w:t xml:space="preserve">. The relative number of dead flies in the different </w:t>
      </w:r>
      <w:r w:rsidR="00357F77">
        <w:rPr>
          <w:rFonts w:ascii="Cambria" w:hAnsi="Cambria"/>
          <w:i/>
        </w:rPr>
        <w:t>Cl79-</w:t>
      </w:r>
      <w:r w:rsidR="00FE5A20">
        <w:rPr>
          <w:rFonts w:ascii="Cambria" w:hAnsi="Cambria"/>
          <w:i/>
        </w:rPr>
        <w:t>GAL4</w:t>
      </w:r>
      <w:r w:rsidR="00357F77">
        <w:rPr>
          <w:rFonts w:ascii="Cambria" w:hAnsi="Cambria"/>
          <w:i/>
        </w:rPr>
        <w:t xml:space="preserve">/Raptor </w:t>
      </w:r>
      <w:r w:rsidR="00357F77">
        <w:rPr>
          <w:rFonts w:ascii="Cambria" w:hAnsi="Cambria"/>
        </w:rPr>
        <w:t>crosses corresponds to the number of knockdown flies produced from those crosses</w:t>
      </w:r>
      <w:r w:rsidR="0048645D">
        <w:rPr>
          <w:rFonts w:ascii="Cambria" w:hAnsi="Cambria"/>
        </w:rPr>
        <w:t xml:space="preserve"> (Figure 2C-D)</w:t>
      </w:r>
      <w:r w:rsidR="00357F77">
        <w:rPr>
          <w:rFonts w:ascii="Cambria" w:hAnsi="Cambria"/>
        </w:rPr>
        <w:t xml:space="preserve">; the fewer the number of live knockdown flies from a cross, the more dead flies produced from that cross. These results indicate that </w:t>
      </w:r>
      <w:r w:rsidR="00357F77">
        <w:rPr>
          <w:rFonts w:ascii="Cambria" w:hAnsi="Cambria"/>
          <w:i/>
        </w:rPr>
        <w:t xml:space="preserve">Raptor </w:t>
      </w:r>
      <w:r w:rsidR="00357F77">
        <w:rPr>
          <w:rFonts w:ascii="Cambria" w:hAnsi="Cambria"/>
        </w:rPr>
        <w:t xml:space="preserve">knockdown in skeletal muscle produced lethality </w:t>
      </w:r>
      <w:r w:rsidR="0048645D">
        <w:rPr>
          <w:rFonts w:ascii="Cambria" w:hAnsi="Cambria"/>
        </w:rPr>
        <w:t xml:space="preserve">after </w:t>
      </w:r>
      <w:proofErr w:type="spellStart"/>
      <w:r w:rsidR="0048645D">
        <w:rPr>
          <w:rFonts w:ascii="Cambria" w:hAnsi="Cambria"/>
        </w:rPr>
        <w:t>pupal</w:t>
      </w:r>
      <w:proofErr w:type="spellEnd"/>
      <w:r w:rsidR="0048645D">
        <w:rPr>
          <w:rFonts w:ascii="Cambria" w:hAnsi="Cambria"/>
        </w:rPr>
        <w:t xml:space="preserve"> development, but prior to </w:t>
      </w:r>
      <w:proofErr w:type="spellStart"/>
      <w:r w:rsidR="0048645D">
        <w:rPr>
          <w:rFonts w:ascii="Cambria" w:hAnsi="Cambria"/>
        </w:rPr>
        <w:t>eclosure</w:t>
      </w:r>
      <w:proofErr w:type="spellEnd"/>
      <w:r w:rsidR="00357F77">
        <w:rPr>
          <w:rFonts w:ascii="Cambria" w:hAnsi="Cambria"/>
        </w:rPr>
        <w:t xml:space="preserve">. </w:t>
      </w:r>
    </w:p>
    <w:p w14:paraId="10A34E25" w14:textId="77777777" w:rsidR="00162960" w:rsidRDefault="00162960" w:rsidP="001A0687">
      <w:pPr>
        <w:rPr>
          <w:rFonts w:ascii="Cambria" w:hAnsi="Cambria"/>
        </w:rPr>
      </w:pPr>
    </w:p>
    <w:p w14:paraId="63F98B40" w14:textId="1BF9AFA3" w:rsidR="00162960" w:rsidRDefault="00162960" w:rsidP="001A0687">
      <w:pPr>
        <w:pStyle w:val="Heading2"/>
      </w:pPr>
      <w:r>
        <w:t>Co-Knockdown of Raptor and Atg5 in Drosophila Muscles Does not Rescue Lethality</w:t>
      </w:r>
    </w:p>
    <w:p w14:paraId="775FFDB9" w14:textId="77777777" w:rsidR="00162960" w:rsidRDefault="00162960" w:rsidP="001A0687">
      <w:pPr>
        <w:rPr>
          <w:rFonts w:ascii="Cambria" w:hAnsi="Cambria"/>
        </w:rPr>
      </w:pPr>
    </w:p>
    <w:p w14:paraId="2AC534BD" w14:textId="29873AB1" w:rsidR="008559E4" w:rsidRPr="00895FB6" w:rsidRDefault="00F444D6" w:rsidP="001A0687">
      <w:pPr>
        <w:rPr>
          <w:rFonts w:ascii="Cambria" w:hAnsi="Cambria"/>
        </w:rPr>
      </w:pPr>
      <w:r>
        <w:rPr>
          <w:rFonts w:ascii="Cambria" w:hAnsi="Cambria"/>
        </w:rPr>
        <w:t>I</w:t>
      </w:r>
      <w:r w:rsidR="00F771CB">
        <w:rPr>
          <w:rFonts w:ascii="Cambria" w:hAnsi="Cambria"/>
        </w:rPr>
        <w:t xml:space="preserve">nhibition of </w:t>
      </w:r>
      <w:r w:rsidR="0048645D">
        <w:rPr>
          <w:rFonts w:ascii="Cambria" w:hAnsi="Cambria"/>
        </w:rPr>
        <w:t>d</w:t>
      </w:r>
      <w:r w:rsidR="00F771CB">
        <w:rPr>
          <w:rFonts w:ascii="Cambria" w:hAnsi="Cambria"/>
        </w:rPr>
        <w:t>TOR</w:t>
      </w:r>
      <w:r w:rsidR="0048645D">
        <w:rPr>
          <w:rFonts w:ascii="Cambria" w:hAnsi="Cambria"/>
        </w:rPr>
        <w:t>C1</w:t>
      </w:r>
      <w:r w:rsidR="00F771CB">
        <w:rPr>
          <w:rFonts w:ascii="Cambria" w:hAnsi="Cambria"/>
        </w:rPr>
        <w:t xml:space="preserve"> in muscle alters the </w:t>
      </w:r>
      <w:r w:rsidR="007C342C">
        <w:rPr>
          <w:rFonts w:ascii="Cambria" w:hAnsi="Cambria"/>
        </w:rPr>
        <w:t>activity</w:t>
      </w:r>
      <w:r w:rsidR="00F771CB">
        <w:rPr>
          <w:rFonts w:ascii="Cambria" w:hAnsi="Cambria"/>
        </w:rPr>
        <w:t xml:space="preserve"> of </w:t>
      </w:r>
      <w:r w:rsidR="009964F9">
        <w:rPr>
          <w:rFonts w:ascii="Cambria" w:hAnsi="Cambria"/>
        </w:rPr>
        <w:t xml:space="preserve">its </w:t>
      </w:r>
      <w:r w:rsidR="00F771CB">
        <w:rPr>
          <w:rFonts w:ascii="Cambria" w:hAnsi="Cambria"/>
        </w:rPr>
        <w:t xml:space="preserve">various downstream </w:t>
      </w:r>
      <w:r w:rsidR="0048645D">
        <w:rPr>
          <w:rFonts w:ascii="Cambria" w:hAnsi="Cambria"/>
        </w:rPr>
        <w:t>targets.</w:t>
      </w:r>
      <w:r w:rsidR="00F771CB">
        <w:rPr>
          <w:rFonts w:ascii="Cambria" w:hAnsi="Cambria"/>
        </w:rPr>
        <w:t xml:space="preserve"> </w:t>
      </w:r>
      <w:r w:rsidR="0048645D">
        <w:rPr>
          <w:rFonts w:ascii="Cambria" w:hAnsi="Cambria"/>
        </w:rPr>
        <w:t>One major target is that when</w:t>
      </w:r>
      <w:r w:rsidR="00C838F3">
        <w:rPr>
          <w:rFonts w:ascii="Cambria" w:hAnsi="Cambria"/>
        </w:rPr>
        <w:t xml:space="preserve"> </w:t>
      </w:r>
      <w:r w:rsidR="0048645D">
        <w:rPr>
          <w:rFonts w:ascii="Cambria" w:hAnsi="Cambria"/>
        </w:rPr>
        <w:t>d</w:t>
      </w:r>
      <w:r w:rsidR="00C838F3">
        <w:rPr>
          <w:rFonts w:ascii="Cambria" w:hAnsi="Cambria"/>
        </w:rPr>
        <w:t>TOR</w:t>
      </w:r>
      <w:r w:rsidR="0048645D">
        <w:rPr>
          <w:rFonts w:ascii="Cambria" w:hAnsi="Cambria"/>
        </w:rPr>
        <w:t>C1</w:t>
      </w:r>
      <w:r w:rsidR="00C838F3">
        <w:rPr>
          <w:rFonts w:ascii="Cambria" w:hAnsi="Cambria"/>
        </w:rPr>
        <w:t xml:space="preserve"> is suppressed, autophagy levels are increased</w:t>
      </w:r>
      <w:r w:rsidR="0048645D">
        <w:rPr>
          <w:rFonts w:ascii="Cambria" w:hAnsi="Cambria"/>
        </w:rPr>
        <w:t xml:space="preserve"> </w:t>
      </w:r>
      <w:r w:rsidR="00895FB6">
        <w:rPr>
          <w:rFonts w:ascii="Cambria" w:hAnsi="Cambria"/>
        </w:rPr>
        <w:fldChar w:fldCharType="begin" w:fldLock="1"/>
      </w:r>
      <w:r w:rsidR="0040324E">
        <w:rPr>
          <w:rFonts w:ascii="Cambria" w:hAnsi="Cambria"/>
        </w:rPr>
        <w:instrText>ADDIN CSL_CITATION { "citationItems" : [ { "id" : "ITEM-1", "itemData" : { "DOI" : "10.1016/j.ceb.2009.11.005", "ISSN" : "1879-0410", "PMID" : "20006481", "abstract" : "Induction of autophagy in response to starvation is a highly conserved ability of eukaryotic cells, indicating a crucial and ancient role of this process in adapting to nutrient conditions. The target of rapamycin (TOR) pathway is major conduit for such signals, and in most cell types TOR activity is necessary and sufficient to suppress autophagy under favorable growth conditions. Recent studies have begun to reveal how TOR activity is regulated in response to nutritional cues, and are shedding new light on the mechanisms by which TOR controls the autophagic machinery. In addition, a variety of signals, stressors and pharmacological agents that induce autophagy independent of nutrient conditions have been identified. In some cases these signals appear to have been spliced into the core TOR pathway, whereas others are able to bypass the control mechanisms regulated by TOR. Increasing evidence is pointing to an important role for both positive and negative feedback loops in controlling this pathway, leading to an emerging view that TOR signaling not only regulates autophagy but is also highly sensitive to cellular rates of autophagy and other TOR-dependent processes.", "author" : [ { "dropping-particle" : "", "family" : "Neufeld", "given" : "Thomas P", "non-dropping-particle" : "", "parse-names" : false, "suffix" : "" } ], "container-title" : "Current opinion in cell biology", "id" : "ITEM-1", "issue" : "2", "issued" : { "date-parts" : [ [ "2010", "4" ] ] }, "page" : "157-68", "publisher" : "Elsevier Ltd", "title" : "TOR-dependent control of autophagy: biting the hand that feeds.", "type" : "article-journal", "volume" : "22" }, "uris" : [ "http://www.mendeley.com/documents/?uuid=5e91daf5-6496-44be-94a3-9d6cc1d8e864" ] } ], "mendeley" : { "previouslyFormattedCitation" : "[10]" }, "properties" : { "noteIndex" : 0 }, "schema" : "https://github.com/citation-style-language/schema/raw/master/csl-citation.json" }</w:instrText>
      </w:r>
      <w:r w:rsidR="00895FB6">
        <w:rPr>
          <w:rFonts w:ascii="Cambria" w:hAnsi="Cambria"/>
        </w:rPr>
        <w:fldChar w:fldCharType="separate"/>
      </w:r>
      <w:r w:rsidR="0040324E" w:rsidRPr="0040324E">
        <w:rPr>
          <w:rFonts w:ascii="Cambria" w:hAnsi="Cambria"/>
          <w:noProof/>
        </w:rPr>
        <w:t>[10]</w:t>
      </w:r>
      <w:r w:rsidR="00895FB6">
        <w:rPr>
          <w:rFonts w:ascii="Cambria" w:hAnsi="Cambria"/>
        </w:rPr>
        <w:fldChar w:fldCharType="end"/>
      </w:r>
      <w:r w:rsidR="00C838F3">
        <w:rPr>
          <w:rFonts w:ascii="Cambria" w:hAnsi="Cambria"/>
        </w:rPr>
        <w:t xml:space="preserve">. To determine whether an increase in autophagy was the source of the lethality in the </w:t>
      </w:r>
      <w:r w:rsidR="00C838F3">
        <w:rPr>
          <w:rFonts w:ascii="Cambria" w:hAnsi="Cambria"/>
          <w:i/>
        </w:rPr>
        <w:t xml:space="preserve">Raptor </w:t>
      </w:r>
      <w:r w:rsidR="00C838F3">
        <w:rPr>
          <w:rFonts w:ascii="Cambria" w:hAnsi="Cambria"/>
        </w:rPr>
        <w:t xml:space="preserve">knockdown genotype, </w:t>
      </w:r>
      <w:r w:rsidR="0033192B">
        <w:rPr>
          <w:rFonts w:ascii="Cambria" w:hAnsi="Cambria"/>
        </w:rPr>
        <w:t xml:space="preserve">crosses were made in which both </w:t>
      </w:r>
      <w:r w:rsidR="0033192B">
        <w:rPr>
          <w:rFonts w:ascii="Cambria" w:hAnsi="Cambria"/>
          <w:i/>
        </w:rPr>
        <w:t xml:space="preserve">Raptor </w:t>
      </w:r>
      <w:r w:rsidR="0033192B">
        <w:rPr>
          <w:rFonts w:ascii="Cambria" w:hAnsi="Cambria"/>
        </w:rPr>
        <w:t xml:space="preserve">and autophagy were </w:t>
      </w:r>
      <w:proofErr w:type="spellStart"/>
      <w:r w:rsidR="00895FB6">
        <w:rPr>
          <w:rFonts w:ascii="Cambria" w:hAnsi="Cambria"/>
        </w:rPr>
        <w:t>simulataneously</w:t>
      </w:r>
      <w:proofErr w:type="spellEnd"/>
      <w:r w:rsidR="00895FB6">
        <w:rPr>
          <w:rFonts w:ascii="Cambria" w:hAnsi="Cambria"/>
        </w:rPr>
        <w:t xml:space="preserve"> </w:t>
      </w:r>
      <w:r w:rsidR="0033192B">
        <w:rPr>
          <w:rFonts w:ascii="Cambria" w:hAnsi="Cambria"/>
        </w:rPr>
        <w:t xml:space="preserve">knocked down in skeletal muscle. </w:t>
      </w:r>
      <w:r w:rsidR="00895FB6">
        <w:rPr>
          <w:rFonts w:ascii="Cambria" w:hAnsi="Cambria"/>
        </w:rPr>
        <w:t xml:space="preserve">The co-knockdown of </w:t>
      </w:r>
      <w:r w:rsidR="00895FB6">
        <w:rPr>
          <w:rFonts w:ascii="Cambria" w:hAnsi="Cambria"/>
          <w:i/>
        </w:rPr>
        <w:t>Atg5</w:t>
      </w:r>
      <w:r w:rsidR="00895FB6">
        <w:rPr>
          <w:rFonts w:ascii="Cambria" w:hAnsi="Cambria"/>
        </w:rPr>
        <w:t xml:space="preserve"> along with </w:t>
      </w:r>
      <w:r w:rsidR="00895FB6">
        <w:rPr>
          <w:rFonts w:ascii="Cambria" w:hAnsi="Cambria"/>
          <w:i/>
        </w:rPr>
        <w:t>Raptor</w:t>
      </w:r>
      <w:r w:rsidR="00895FB6">
        <w:rPr>
          <w:rFonts w:ascii="Cambria" w:hAnsi="Cambria"/>
        </w:rPr>
        <w:t xml:space="preserve"> did </w:t>
      </w:r>
      <w:proofErr w:type="gramStart"/>
      <w:r w:rsidR="00895FB6">
        <w:rPr>
          <w:rFonts w:ascii="Cambria" w:hAnsi="Cambria"/>
        </w:rPr>
        <w:t xml:space="preserve">not </w:t>
      </w:r>
      <w:r w:rsidR="00F771CB">
        <w:rPr>
          <w:rFonts w:ascii="Cambria" w:hAnsi="Cambria"/>
        </w:rPr>
        <w:t xml:space="preserve"> </w:t>
      </w:r>
      <w:r w:rsidR="00895FB6">
        <w:rPr>
          <w:rFonts w:ascii="Cambria" w:hAnsi="Cambria"/>
        </w:rPr>
        <w:t>lead</w:t>
      </w:r>
      <w:proofErr w:type="gramEnd"/>
      <w:r w:rsidR="00895FB6">
        <w:rPr>
          <w:rFonts w:ascii="Cambria" w:hAnsi="Cambria"/>
        </w:rPr>
        <w:t xml:space="preserve"> to any rescue of </w:t>
      </w:r>
      <w:r w:rsidR="00895FB6">
        <w:rPr>
          <w:rFonts w:ascii="Cambria" w:hAnsi="Cambria"/>
          <w:i/>
        </w:rPr>
        <w:t>Raptor</w:t>
      </w:r>
      <w:r w:rsidR="00895FB6">
        <w:rPr>
          <w:rFonts w:ascii="Cambria" w:hAnsi="Cambria"/>
        </w:rPr>
        <w:t xml:space="preserve"> mediated lethality (Supplementary Figure 3).</w:t>
      </w:r>
    </w:p>
    <w:p w14:paraId="263433F0" w14:textId="77777777" w:rsidR="00234C0A" w:rsidRDefault="00234C0A" w:rsidP="00895FB6">
      <w:pPr>
        <w:rPr>
          <w:rFonts w:ascii="Cambria" w:hAnsi="Cambria"/>
          <w:b/>
        </w:rPr>
      </w:pPr>
    </w:p>
    <w:p w14:paraId="67682BAB" w14:textId="66086A74" w:rsidR="00F31273" w:rsidRPr="008C6740" w:rsidRDefault="002A13D8" w:rsidP="00895FB6">
      <w:pPr>
        <w:pStyle w:val="Heading2"/>
      </w:pPr>
      <w:r>
        <w:t>Effects of Muscle-</w:t>
      </w:r>
      <w:r w:rsidR="00F31273" w:rsidRPr="008C6740">
        <w:t>Specific Raptor Knockdown on Longevity</w:t>
      </w:r>
    </w:p>
    <w:p w14:paraId="22602B2B" w14:textId="77777777" w:rsidR="00F31273" w:rsidRPr="008C6740" w:rsidRDefault="00F31273" w:rsidP="00F31273"/>
    <w:p w14:paraId="5E64E79C" w14:textId="0A1FCE4A" w:rsidR="00F31273" w:rsidRPr="008C6740" w:rsidRDefault="00895FB6" w:rsidP="00F31273">
      <w:pPr>
        <w:rPr>
          <w:rFonts w:ascii="Cambria" w:hAnsi="Cambria"/>
        </w:rPr>
      </w:pPr>
      <w:r>
        <w:rPr>
          <w:rFonts w:ascii="Cambria" w:hAnsi="Cambria"/>
        </w:rPr>
        <w:t xml:space="preserve">We next turned our attention to the few flies that survived in the case of </w:t>
      </w:r>
      <w:r w:rsidRPr="00895FB6">
        <w:rPr>
          <w:rFonts w:ascii="Cambria" w:hAnsi="Cambria"/>
          <w:i/>
        </w:rPr>
        <w:t>the C179-GAL4</w:t>
      </w:r>
      <w:r>
        <w:rPr>
          <w:rFonts w:ascii="Cambria" w:hAnsi="Cambria"/>
        </w:rPr>
        <w:t xml:space="preserve"> cross.  </w:t>
      </w:r>
      <w:r w:rsidR="005537E0">
        <w:rPr>
          <w:rFonts w:ascii="Cambria" w:hAnsi="Cambria"/>
        </w:rPr>
        <w:t xml:space="preserve">The lifespan of </w:t>
      </w:r>
      <w:r w:rsidR="00F31273" w:rsidRPr="008C6740">
        <w:rPr>
          <w:rFonts w:ascii="Cambria" w:hAnsi="Cambria"/>
        </w:rPr>
        <w:t>the</w:t>
      </w:r>
      <w:r w:rsidR="005537E0">
        <w:rPr>
          <w:rFonts w:ascii="Cambria" w:hAnsi="Cambria"/>
        </w:rPr>
        <w:t xml:space="preserve"> </w:t>
      </w:r>
      <w:r w:rsidR="00F31273" w:rsidRPr="008C6740">
        <w:rPr>
          <w:rFonts w:ascii="Cambria" w:hAnsi="Cambria"/>
          <w:i/>
        </w:rPr>
        <w:t xml:space="preserve">Raptor </w:t>
      </w:r>
      <w:r w:rsidR="00F31273" w:rsidRPr="008C6740">
        <w:rPr>
          <w:rFonts w:ascii="Cambria" w:hAnsi="Cambria"/>
        </w:rPr>
        <w:t xml:space="preserve">knockdown flies was measured to determine the effects of </w:t>
      </w:r>
      <w:r w:rsidR="00F31273" w:rsidRPr="00895FB6">
        <w:rPr>
          <w:rFonts w:ascii="Cambria" w:hAnsi="Cambria"/>
        </w:rPr>
        <w:t>dTORC1</w:t>
      </w:r>
      <w:r w:rsidR="00F31273" w:rsidRPr="008C6740">
        <w:rPr>
          <w:rFonts w:ascii="Cambria" w:hAnsi="Cambria"/>
          <w:i/>
        </w:rPr>
        <w:t xml:space="preserve"> </w:t>
      </w:r>
      <w:r w:rsidR="00F31273" w:rsidRPr="008C6740">
        <w:rPr>
          <w:rFonts w:ascii="Cambria" w:hAnsi="Cambria"/>
        </w:rPr>
        <w:t xml:space="preserve">suppression on longevity. When </w:t>
      </w:r>
      <w:r w:rsidR="00F31273" w:rsidRPr="008C6740">
        <w:rPr>
          <w:rFonts w:ascii="Cambria" w:hAnsi="Cambria"/>
          <w:i/>
        </w:rPr>
        <w:t xml:space="preserve">Raptor </w:t>
      </w:r>
      <w:r w:rsidR="00F31273" w:rsidRPr="008C6740">
        <w:rPr>
          <w:rFonts w:ascii="Cambria" w:hAnsi="Cambria"/>
        </w:rPr>
        <w:t xml:space="preserve">was knocked down in skeletal using the </w:t>
      </w:r>
      <w:r w:rsidR="00F31273" w:rsidRPr="008C6740">
        <w:rPr>
          <w:rFonts w:ascii="Cambria" w:hAnsi="Cambria"/>
          <w:i/>
        </w:rPr>
        <w:t>Cl79-</w:t>
      </w:r>
      <w:r w:rsidR="00FE5A20">
        <w:rPr>
          <w:rFonts w:ascii="Cambria" w:hAnsi="Cambria"/>
          <w:i/>
        </w:rPr>
        <w:t>GAL4</w:t>
      </w:r>
      <w:r w:rsidR="00F31273" w:rsidRPr="008C6740">
        <w:rPr>
          <w:rFonts w:ascii="Cambria" w:hAnsi="Cambria"/>
          <w:i/>
        </w:rPr>
        <w:t xml:space="preserve"> </w:t>
      </w:r>
      <w:r w:rsidR="00F31273" w:rsidRPr="008C6740">
        <w:rPr>
          <w:rFonts w:ascii="Cambria" w:hAnsi="Cambria"/>
        </w:rPr>
        <w:t xml:space="preserve">driver, even after the decrease in viability, a large proportion of the flies died shortly after </w:t>
      </w:r>
      <w:proofErr w:type="spellStart"/>
      <w:r w:rsidR="00F31273" w:rsidRPr="008C6740">
        <w:rPr>
          <w:rFonts w:ascii="Cambria" w:hAnsi="Cambria"/>
        </w:rPr>
        <w:t>eclosure</w:t>
      </w:r>
      <w:proofErr w:type="spellEnd"/>
      <w:r w:rsidR="00F31273" w:rsidRPr="008C6740">
        <w:rPr>
          <w:rFonts w:ascii="Cambria" w:hAnsi="Cambria"/>
        </w:rPr>
        <w:t>, but interestingly, among the flies that survived, they generally had quite normal lifespan</w:t>
      </w:r>
      <w:r w:rsidR="00DA59AE">
        <w:rPr>
          <w:rFonts w:ascii="Cambria" w:hAnsi="Cambria"/>
        </w:rPr>
        <w:t xml:space="preserve"> (see Fig</w:t>
      </w:r>
      <w:r w:rsidR="002A13D8">
        <w:rPr>
          <w:rFonts w:ascii="Cambria" w:hAnsi="Cambria"/>
        </w:rPr>
        <w:t>ure 4</w:t>
      </w:r>
      <w:r w:rsidR="00DA59AE">
        <w:rPr>
          <w:rFonts w:ascii="Cambria" w:hAnsi="Cambria"/>
        </w:rPr>
        <w:t>)</w:t>
      </w:r>
      <w:r w:rsidR="00F31273" w:rsidRPr="008C6740">
        <w:rPr>
          <w:rFonts w:ascii="Cambria" w:hAnsi="Cambria"/>
        </w:rPr>
        <w:t xml:space="preserve">. </w:t>
      </w:r>
      <w:r>
        <w:rPr>
          <w:rFonts w:ascii="Cambria" w:hAnsi="Cambria"/>
        </w:rPr>
        <w:t>This</w:t>
      </w:r>
      <w:r w:rsidR="00F31273" w:rsidRPr="008C6740">
        <w:rPr>
          <w:rFonts w:ascii="Cambria" w:hAnsi="Cambria"/>
        </w:rPr>
        <w:t xml:space="preserve"> suggests that there is a critical period of about 20 days after </w:t>
      </w:r>
      <w:proofErr w:type="spellStart"/>
      <w:r w:rsidR="00F31273" w:rsidRPr="008C6740">
        <w:rPr>
          <w:rFonts w:ascii="Cambria" w:hAnsi="Cambria"/>
        </w:rPr>
        <w:t>ecl</w:t>
      </w:r>
      <w:r w:rsidR="001A0687" w:rsidRPr="008C6740">
        <w:rPr>
          <w:rFonts w:ascii="Cambria" w:hAnsi="Cambria"/>
        </w:rPr>
        <w:t>o</w:t>
      </w:r>
      <w:r w:rsidR="00F31273" w:rsidRPr="008C6740">
        <w:rPr>
          <w:rFonts w:ascii="Cambria" w:hAnsi="Cambria"/>
        </w:rPr>
        <w:t>sure</w:t>
      </w:r>
      <w:proofErr w:type="spellEnd"/>
      <w:r w:rsidR="00F31273" w:rsidRPr="008C6740">
        <w:rPr>
          <w:rFonts w:ascii="Cambria" w:hAnsi="Cambria"/>
        </w:rPr>
        <w:t xml:space="preserve"> during which the </w:t>
      </w:r>
      <w:r w:rsidR="00F31273" w:rsidRPr="008C6740">
        <w:rPr>
          <w:rFonts w:ascii="Cambria" w:hAnsi="Cambria"/>
          <w:i/>
        </w:rPr>
        <w:t xml:space="preserve">Raptor </w:t>
      </w:r>
      <w:r w:rsidR="00F31273" w:rsidRPr="008C6740">
        <w:rPr>
          <w:rFonts w:ascii="Cambria" w:hAnsi="Cambria"/>
        </w:rPr>
        <w:t>knockdown flies</w:t>
      </w:r>
      <w:r>
        <w:rPr>
          <w:rFonts w:ascii="Cambria" w:hAnsi="Cambria"/>
        </w:rPr>
        <w:t xml:space="preserve"> are still prone to early death</w:t>
      </w:r>
      <w:r w:rsidR="00F31273" w:rsidRPr="008C6740">
        <w:rPr>
          <w:rFonts w:ascii="Cambria" w:hAnsi="Cambria"/>
        </w:rPr>
        <w:t xml:space="preserve">. The flies that lived past this critical period generally lived to reach the same age as the controls. </w:t>
      </w:r>
      <w:r>
        <w:rPr>
          <w:rFonts w:ascii="Cambria" w:hAnsi="Cambria"/>
        </w:rPr>
        <w:t xml:space="preserve">  This was especially </w:t>
      </w:r>
      <w:r w:rsidR="002A13D8">
        <w:rPr>
          <w:rFonts w:ascii="Cambria" w:hAnsi="Cambria"/>
        </w:rPr>
        <w:t>dramatic</w:t>
      </w:r>
      <w:r>
        <w:rPr>
          <w:rFonts w:ascii="Cambria" w:hAnsi="Cambria"/>
        </w:rPr>
        <w:t xml:space="preserve"> for </w:t>
      </w:r>
      <w:r w:rsidR="002A13D8">
        <w:rPr>
          <w:rFonts w:ascii="Cambria" w:hAnsi="Cambria"/>
        </w:rPr>
        <w:t xml:space="preserve">male flies for each of these </w:t>
      </w:r>
      <w:proofErr w:type="gramStart"/>
      <w:r w:rsidR="002A13D8">
        <w:rPr>
          <w:rFonts w:ascii="Cambria" w:hAnsi="Cambria"/>
        </w:rPr>
        <w:t>crosses,</w:t>
      </w:r>
      <w:proofErr w:type="gramEnd"/>
      <w:r w:rsidR="002A13D8">
        <w:rPr>
          <w:rFonts w:ascii="Cambria" w:hAnsi="Cambria"/>
        </w:rPr>
        <w:t xml:space="preserve"> consistent with male flies being </w:t>
      </w:r>
      <w:commentRangeStart w:id="5"/>
      <w:r w:rsidR="002A13D8">
        <w:rPr>
          <w:rFonts w:ascii="Cambria" w:hAnsi="Cambria"/>
        </w:rPr>
        <w:t>smaller and weaker than female flies</w:t>
      </w:r>
      <w:commentRangeEnd w:id="5"/>
      <w:r w:rsidR="002A13D8">
        <w:rPr>
          <w:rStyle w:val="CommentReference"/>
        </w:rPr>
        <w:commentReference w:id="5"/>
      </w:r>
      <w:r w:rsidR="002A13D8">
        <w:rPr>
          <w:rFonts w:ascii="Cambria" w:hAnsi="Cambria"/>
        </w:rPr>
        <w:t>.</w:t>
      </w:r>
    </w:p>
    <w:p w14:paraId="3BB93CE7" w14:textId="77777777" w:rsidR="00234C0A" w:rsidRPr="008C6740" w:rsidRDefault="00234C0A" w:rsidP="007A2B2C">
      <w:pPr>
        <w:jc w:val="center"/>
        <w:rPr>
          <w:rFonts w:ascii="Cambria" w:hAnsi="Cambria"/>
          <w:b/>
        </w:rPr>
      </w:pPr>
    </w:p>
    <w:p w14:paraId="295024A7" w14:textId="5E08F29C" w:rsidR="00F444D6" w:rsidRDefault="00F444D6" w:rsidP="00FD4013">
      <w:pPr>
        <w:pStyle w:val="Heading2"/>
      </w:pPr>
      <w:r w:rsidRPr="008C6740">
        <w:t>Effects of Muscle Specific Raptor Knockdown on Muscle Function</w:t>
      </w:r>
    </w:p>
    <w:p w14:paraId="1850269D" w14:textId="77777777" w:rsidR="002A13D8" w:rsidRPr="002A13D8" w:rsidRDefault="002A13D8" w:rsidP="002A13D8"/>
    <w:p w14:paraId="4C624508" w14:textId="5E85D9E2" w:rsidR="00234C0A" w:rsidRPr="008C6740" w:rsidRDefault="00357F77" w:rsidP="00357F77">
      <w:pPr>
        <w:rPr>
          <w:rFonts w:ascii="Cambria" w:hAnsi="Cambria"/>
        </w:rPr>
      </w:pPr>
      <w:r w:rsidRPr="008C6740">
        <w:rPr>
          <w:rFonts w:ascii="Cambria" w:hAnsi="Cambria"/>
        </w:rPr>
        <w:t>To study the effects of TOR</w:t>
      </w:r>
      <w:r w:rsidR="002A13D8">
        <w:rPr>
          <w:rFonts w:ascii="Cambria" w:hAnsi="Cambria"/>
        </w:rPr>
        <w:t>C1</w:t>
      </w:r>
      <w:r w:rsidRPr="008C6740">
        <w:rPr>
          <w:rFonts w:ascii="Cambria" w:hAnsi="Cambria"/>
        </w:rPr>
        <w:t xml:space="preserve"> suppression on muscle function, a crawling assay was performed </w:t>
      </w:r>
      <w:r w:rsidR="00F31273" w:rsidRPr="008C6740">
        <w:rPr>
          <w:rFonts w:ascii="Cambria" w:hAnsi="Cambria"/>
        </w:rPr>
        <w:t>on the</w:t>
      </w:r>
      <w:r w:rsidR="001C1FEF" w:rsidRPr="008C6740">
        <w:rPr>
          <w:rFonts w:ascii="Cambria" w:hAnsi="Cambria"/>
        </w:rPr>
        <w:t xml:space="preserve"> </w:t>
      </w:r>
      <w:r w:rsidR="001C1FEF" w:rsidRPr="008C6740">
        <w:rPr>
          <w:rFonts w:ascii="Cambria" w:hAnsi="Cambria"/>
          <w:i/>
        </w:rPr>
        <w:t xml:space="preserve">Raptor </w:t>
      </w:r>
      <w:r w:rsidR="001C1FEF" w:rsidRPr="008C6740">
        <w:rPr>
          <w:rFonts w:ascii="Cambria" w:hAnsi="Cambria"/>
        </w:rPr>
        <w:t>knockdown flies</w:t>
      </w:r>
      <w:r w:rsidR="00F31273" w:rsidRPr="008C6740">
        <w:rPr>
          <w:rFonts w:ascii="Cambria" w:hAnsi="Cambria"/>
        </w:rPr>
        <w:t xml:space="preserve"> driven by the </w:t>
      </w:r>
      <w:r w:rsidR="00F31273" w:rsidRPr="008C6740">
        <w:rPr>
          <w:rFonts w:ascii="Cambria" w:hAnsi="Cambria"/>
          <w:i/>
        </w:rPr>
        <w:t>C179-</w:t>
      </w:r>
      <w:r w:rsidR="00FE5A20">
        <w:rPr>
          <w:rFonts w:ascii="Cambria" w:hAnsi="Cambria"/>
          <w:i/>
        </w:rPr>
        <w:t>GAL4</w:t>
      </w:r>
      <w:r w:rsidR="00F31273" w:rsidRPr="008C6740">
        <w:rPr>
          <w:rFonts w:ascii="Cambria" w:hAnsi="Cambria"/>
          <w:i/>
        </w:rPr>
        <w:t xml:space="preserve"> </w:t>
      </w:r>
      <w:r w:rsidR="00F31273" w:rsidRPr="008C6740">
        <w:rPr>
          <w:rFonts w:ascii="Cambria" w:hAnsi="Cambria"/>
        </w:rPr>
        <w:t>driver</w:t>
      </w:r>
      <w:r w:rsidR="002A13D8">
        <w:rPr>
          <w:rFonts w:ascii="Cambria" w:hAnsi="Cambria"/>
        </w:rPr>
        <w:t xml:space="preserve"> at several ages</w:t>
      </w:r>
      <w:r w:rsidR="001C1FEF" w:rsidRPr="008C6740">
        <w:rPr>
          <w:rFonts w:ascii="Cambria" w:hAnsi="Cambria"/>
        </w:rPr>
        <w:t xml:space="preserve">. The progeny flies from the crosses were </w:t>
      </w:r>
      <w:r w:rsidR="002A13D8">
        <w:rPr>
          <w:rFonts w:ascii="Cambria" w:hAnsi="Cambria"/>
        </w:rPr>
        <w:t>each timed</w:t>
      </w:r>
      <w:r w:rsidR="001C1FEF" w:rsidRPr="008C6740">
        <w:rPr>
          <w:rFonts w:ascii="Cambria" w:hAnsi="Cambria"/>
        </w:rPr>
        <w:t xml:space="preserve"> for how long it took them to climb 4 cm. up the side of the vial. The average times for </w:t>
      </w:r>
      <w:r w:rsidR="002A13D8">
        <w:rPr>
          <w:rFonts w:ascii="Cambria" w:hAnsi="Cambria"/>
        </w:rPr>
        <w:t>each cross are shown in Figure 5</w:t>
      </w:r>
      <w:r w:rsidR="001C1FEF" w:rsidRPr="008C6740">
        <w:rPr>
          <w:rFonts w:ascii="Cambria" w:hAnsi="Cambria"/>
        </w:rPr>
        <w:t xml:space="preserve">. The results indicate that dTORC1 </w:t>
      </w:r>
      <w:r w:rsidR="002A13D8">
        <w:rPr>
          <w:rFonts w:ascii="Cambria" w:hAnsi="Cambria"/>
        </w:rPr>
        <w:t xml:space="preserve">suppression leads to </w:t>
      </w:r>
      <w:proofErr w:type="gramStart"/>
      <w:r w:rsidR="002A13D8">
        <w:rPr>
          <w:rFonts w:ascii="Cambria" w:hAnsi="Cambria"/>
        </w:rPr>
        <w:t>reduced</w:t>
      </w:r>
      <w:proofErr w:type="gramEnd"/>
      <w:r w:rsidR="002A13D8">
        <w:rPr>
          <w:rFonts w:ascii="Cambria" w:hAnsi="Cambria"/>
        </w:rPr>
        <w:t xml:space="preserve"> muscle function in the flies that </w:t>
      </w:r>
      <w:proofErr w:type="spellStart"/>
      <w:r w:rsidR="002A13D8">
        <w:rPr>
          <w:rFonts w:ascii="Cambria" w:hAnsi="Cambria"/>
        </w:rPr>
        <w:t>eclose</w:t>
      </w:r>
      <w:proofErr w:type="spellEnd"/>
      <w:r w:rsidR="002A13D8">
        <w:rPr>
          <w:rFonts w:ascii="Cambria" w:hAnsi="Cambria"/>
        </w:rPr>
        <w:t xml:space="preserve">.  Interestingly, as the </w:t>
      </w:r>
      <w:proofErr w:type="gramStart"/>
      <w:r w:rsidR="002A13D8">
        <w:rPr>
          <w:rFonts w:ascii="Cambria" w:hAnsi="Cambria"/>
        </w:rPr>
        <w:t>flies</w:t>
      </w:r>
      <w:proofErr w:type="gramEnd"/>
      <w:r w:rsidR="002A13D8">
        <w:rPr>
          <w:rFonts w:ascii="Cambria" w:hAnsi="Cambria"/>
        </w:rPr>
        <w:t xml:space="preserve"> age and the “escaping” flies </w:t>
      </w:r>
      <w:r w:rsidR="002A13D8">
        <w:rPr>
          <w:rFonts w:ascii="Cambria" w:hAnsi="Cambria"/>
        </w:rPr>
        <w:lastRenderedPageBreak/>
        <w:t xml:space="preserve">which do not die become a higher proportion, these changes decrease.  These data support the hypothesis that the </w:t>
      </w:r>
      <w:proofErr w:type="gramStart"/>
      <w:r w:rsidR="002A13D8">
        <w:rPr>
          <w:rFonts w:ascii="Cambria" w:hAnsi="Cambria"/>
        </w:rPr>
        <w:t xml:space="preserve">flies which survive </w:t>
      </w:r>
      <w:r w:rsidR="002A13D8">
        <w:rPr>
          <w:rFonts w:ascii="Cambria" w:hAnsi="Cambria"/>
          <w:i/>
        </w:rPr>
        <w:t>Raptor</w:t>
      </w:r>
      <w:r w:rsidR="002A13D8">
        <w:rPr>
          <w:rFonts w:ascii="Cambria" w:hAnsi="Cambria"/>
        </w:rPr>
        <w:t xml:space="preserve"> knockdown long-term</w:t>
      </w:r>
      <w:proofErr w:type="gramEnd"/>
      <w:r w:rsidR="002A13D8">
        <w:rPr>
          <w:rFonts w:ascii="Cambria" w:hAnsi="Cambria"/>
        </w:rPr>
        <w:t xml:space="preserve"> tend to not have as strong of defects in muscle function.</w:t>
      </w:r>
      <w:r w:rsidR="001C1FEF" w:rsidRPr="008C6740">
        <w:rPr>
          <w:rFonts w:ascii="Cambria" w:hAnsi="Cambria"/>
        </w:rPr>
        <w:t xml:space="preserve"> </w:t>
      </w:r>
    </w:p>
    <w:p w14:paraId="282DD02F" w14:textId="77777777" w:rsidR="00F444D6" w:rsidRPr="008C6740" w:rsidRDefault="00F444D6" w:rsidP="00357F77">
      <w:pPr>
        <w:rPr>
          <w:rFonts w:ascii="Cambria" w:hAnsi="Cambria"/>
        </w:rPr>
      </w:pPr>
    </w:p>
    <w:p w14:paraId="744F529A" w14:textId="5D0E2E2A" w:rsidR="00486518" w:rsidRDefault="0040324E" w:rsidP="0040324E">
      <w:pPr>
        <w:pStyle w:val="Heading2"/>
      </w:pPr>
      <w:r>
        <w:t>Summary</w:t>
      </w:r>
    </w:p>
    <w:p w14:paraId="271B4AB8" w14:textId="77777777" w:rsidR="0040324E" w:rsidRDefault="0040324E"/>
    <w:p w14:paraId="20CE129A" w14:textId="28660022" w:rsidR="00E251E9" w:rsidRPr="00CA3EED" w:rsidRDefault="00CA3EED">
      <w:r>
        <w:t xml:space="preserve">In this work, we have described a role for TORC1 in the regulation of </w:t>
      </w:r>
      <w:proofErr w:type="spellStart"/>
      <w:r>
        <w:t>myogenesis</w:t>
      </w:r>
      <w:proofErr w:type="spellEnd"/>
      <w:r>
        <w:t xml:space="preserve"> </w:t>
      </w:r>
      <w:r>
        <w:rPr>
          <w:i/>
        </w:rPr>
        <w:t>in vitro</w:t>
      </w:r>
      <w:r>
        <w:t xml:space="preserve"> and shown in fruit flies, that inhibition of the dTORC1 complex results in lethality and weakened muscle function.  Together these data support </w:t>
      </w:r>
      <w:proofErr w:type="gramStart"/>
      <w:r>
        <w:t>a</w:t>
      </w:r>
      <w:proofErr w:type="gramEnd"/>
      <w:r>
        <w:t xml:space="preserve"> </w:t>
      </w:r>
      <w:r>
        <w:rPr>
          <w:i/>
        </w:rPr>
        <w:t>in vivo</w:t>
      </w:r>
      <w:r w:rsidR="00537B34">
        <w:t xml:space="preserve">, evolutionarily conserved </w:t>
      </w:r>
      <w:r>
        <w:t>role for the TORC1 complex in the early stages of muscle development.</w:t>
      </w:r>
      <w:bookmarkStart w:id="6" w:name="_GoBack"/>
      <w:bookmarkEnd w:id="6"/>
    </w:p>
    <w:p w14:paraId="0DC3AC1A" w14:textId="77777777" w:rsidR="00D07587" w:rsidRDefault="00D07587"/>
    <w:p w14:paraId="2220C14D" w14:textId="5DA47B6A" w:rsidR="00486518" w:rsidRDefault="00486518" w:rsidP="00D07587">
      <w:pPr>
        <w:pStyle w:val="Heading1"/>
      </w:pPr>
      <w:r w:rsidRPr="008C6740">
        <w:t>Acknowledgements</w:t>
      </w:r>
    </w:p>
    <w:p w14:paraId="7B7B4FBA" w14:textId="77777777" w:rsidR="00D07587" w:rsidRDefault="00D07587" w:rsidP="00D07587"/>
    <w:p w14:paraId="44AE9625" w14:textId="65F367B1" w:rsidR="00D07587" w:rsidRPr="00D07587" w:rsidRDefault="00D07587" w:rsidP="00D07587">
      <w:r>
        <w:t xml:space="preserve">The authors would like to thank the members of the Bridges and Reiter lab for insightful discussions.  This work was supported by </w:t>
      </w:r>
      <w:commentRangeStart w:id="7"/>
      <w:r>
        <w:t xml:space="preserve">XXXX </w:t>
      </w:r>
      <w:commentRangeEnd w:id="7"/>
      <w:r w:rsidR="00DD6A3B">
        <w:rPr>
          <w:rStyle w:val="CommentReference"/>
        </w:rPr>
        <w:commentReference w:id="7"/>
      </w:r>
      <w:r>
        <w:t>(LTR)</w:t>
      </w:r>
    </w:p>
    <w:p w14:paraId="7AA62879" w14:textId="77777777" w:rsidR="008C6740" w:rsidRPr="008C6740" w:rsidRDefault="008C6740" w:rsidP="008C6740"/>
    <w:p w14:paraId="67456F2B" w14:textId="6DC6B2D7" w:rsidR="00DD6A3B" w:rsidRDefault="00DD6A3B">
      <w:pPr>
        <w:rPr>
          <w:rFonts w:asciiTheme="majorHAnsi" w:eastAsiaTheme="majorEastAsia" w:hAnsiTheme="majorHAnsi" w:cstheme="majorBidi"/>
          <w:b/>
          <w:bCs/>
          <w:color w:val="345A8A" w:themeColor="accent1" w:themeShade="B5"/>
          <w:sz w:val="32"/>
          <w:szCs w:val="32"/>
        </w:rPr>
      </w:pPr>
      <w:r>
        <w:br w:type="page"/>
      </w:r>
    </w:p>
    <w:p w14:paraId="056D0257" w14:textId="4B377AE0" w:rsidR="00234C0A" w:rsidRPr="00DD6A3B" w:rsidRDefault="00486518" w:rsidP="00DD6A3B">
      <w:pPr>
        <w:pStyle w:val="Heading1"/>
      </w:pPr>
      <w:r w:rsidRPr="008C6740">
        <w:t>References</w:t>
      </w:r>
    </w:p>
    <w:p w14:paraId="18F707AA" w14:textId="7C62687C" w:rsidR="0040324E" w:rsidRPr="0040324E" w:rsidRDefault="00D07587">
      <w:pPr>
        <w:pStyle w:val="NormalWeb"/>
        <w:divId w:val="1138886389"/>
        <w:rPr>
          <w:rFonts w:ascii="Cambria" w:hAnsi="Cambria"/>
          <w:noProof/>
          <w:sz w:val="24"/>
        </w:rPr>
      </w:pPr>
      <w:r>
        <w:rPr>
          <w:rFonts w:ascii="Cambria" w:hAnsi="Cambria"/>
          <w:b/>
        </w:rPr>
        <w:fldChar w:fldCharType="begin" w:fldLock="1"/>
      </w:r>
      <w:r>
        <w:rPr>
          <w:rFonts w:ascii="Cambria" w:hAnsi="Cambria"/>
          <w:b/>
        </w:rPr>
        <w:instrText xml:space="preserve">ADDIN Mendeley Bibliography CSL_BIBLIOGRAPHY </w:instrText>
      </w:r>
      <w:r>
        <w:rPr>
          <w:rFonts w:ascii="Cambria" w:hAnsi="Cambria"/>
          <w:b/>
        </w:rPr>
        <w:fldChar w:fldCharType="separate"/>
      </w:r>
      <w:r w:rsidR="0040324E" w:rsidRPr="0040324E">
        <w:rPr>
          <w:rFonts w:ascii="Cambria" w:hAnsi="Cambria"/>
          <w:noProof/>
          <w:sz w:val="24"/>
        </w:rPr>
        <w:t xml:space="preserve">1. Bjedov I, Toivonen JM, Kerr F, Slack C, Jacobson J, Foley A, Partridge L: </w:t>
      </w:r>
      <w:r w:rsidR="0040324E" w:rsidRPr="0040324E">
        <w:rPr>
          <w:rFonts w:ascii="Cambria" w:hAnsi="Cambria"/>
          <w:b/>
          <w:bCs/>
          <w:noProof/>
          <w:sz w:val="24"/>
        </w:rPr>
        <w:t>Mechanisms of life span extension by rapamycin in the fruit fly Drosophila melanogaster.</w:t>
      </w:r>
      <w:r w:rsidR="0040324E" w:rsidRPr="0040324E">
        <w:rPr>
          <w:rFonts w:ascii="Cambria" w:hAnsi="Cambria"/>
          <w:noProof/>
          <w:sz w:val="24"/>
        </w:rPr>
        <w:t xml:space="preserve"> </w:t>
      </w:r>
      <w:r w:rsidR="0040324E" w:rsidRPr="0040324E">
        <w:rPr>
          <w:rFonts w:ascii="Cambria" w:hAnsi="Cambria"/>
          <w:i/>
          <w:iCs/>
          <w:noProof/>
          <w:sz w:val="24"/>
        </w:rPr>
        <w:t>Cell Metab</w:t>
      </w:r>
      <w:r w:rsidR="0040324E" w:rsidRPr="0040324E">
        <w:rPr>
          <w:rFonts w:ascii="Cambria" w:hAnsi="Cambria"/>
          <w:noProof/>
          <w:sz w:val="24"/>
        </w:rPr>
        <w:t xml:space="preserve"> 2010, </w:t>
      </w:r>
      <w:r w:rsidR="0040324E" w:rsidRPr="0040324E">
        <w:rPr>
          <w:rFonts w:ascii="Cambria" w:hAnsi="Cambria"/>
          <w:b/>
          <w:bCs/>
          <w:noProof/>
          <w:sz w:val="24"/>
        </w:rPr>
        <w:t>11</w:t>
      </w:r>
      <w:r w:rsidR="0040324E" w:rsidRPr="0040324E">
        <w:rPr>
          <w:rFonts w:ascii="Cambria" w:hAnsi="Cambria"/>
          <w:noProof/>
          <w:sz w:val="24"/>
        </w:rPr>
        <w:t>:35–46.</w:t>
      </w:r>
    </w:p>
    <w:p w14:paraId="57EDC0ED"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2. Hentges KE, Sirry B, Gingeras a C, Sarbassov D, Sonenberg N, Sabatini D, Peterson a S: </w:t>
      </w:r>
      <w:r w:rsidRPr="0040324E">
        <w:rPr>
          <w:rFonts w:ascii="Cambria" w:hAnsi="Cambria"/>
          <w:b/>
          <w:bCs/>
          <w:noProof/>
          <w:sz w:val="24"/>
        </w:rPr>
        <w:t>FRAP/mTOR is required for proliferation and patterning during embryonic development in the mouse.</w:t>
      </w:r>
      <w:r w:rsidRPr="0040324E">
        <w:rPr>
          <w:rFonts w:ascii="Cambria" w:hAnsi="Cambria"/>
          <w:noProof/>
          <w:sz w:val="24"/>
        </w:rPr>
        <w:t xml:space="preserve"> </w:t>
      </w:r>
      <w:r w:rsidRPr="0040324E">
        <w:rPr>
          <w:rFonts w:ascii="Cambria" w:hAnsi="Cambria"/>
          <w:i/>
          <w:iCs/>
          <w:noProof/>
          <w:sz w:val="24"/>
        </w:rPr>
        <w:t>Proc Natl Acad Sci U S A</w:t>
      </w:r>
      <w:r w:rsidRPr="0040324E">
        <w:rPr>
          <w:rFonts w:ascii="Cambria" w:hAnsi="Cambria"/>
          <w:noProof/>
          <w:sz w:val="24"/>
        </w:rPr>
        <w:t xml:space="preserve"> 2001, </w:t>
      </w:r>
      <w:r w:rsidRPr="0040324E">
        <w:rPr>
          <w:rFonts w:ascii="Cambria" w:hAnsi="Cambria"/>
          <w:b/>
          <w:bCs/>
          <w:noProof/>
          <w:sz w:val="24"/>
        </w:rPr>
        <w:t>98</w:t>
      </w:r>
      <w:r w:rsidRPr="0040324E">
        <w:rPr>
          <w:rFonts w:ascii="Cambria" w:hAnsi="Cambria"/>
          <w:noProof/>
          <w:sz w:val="24"/>
        </w:rPr>
        <w:t>:13796–801.</w:t>
      </w:r>
    </w:p>
    <w:p w14:paraId="570F1877"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3. Jia K, Chen D, Riddle DL: </w:t>
      </w:r>
      <w:r w:rsidRPr="0040324E">
        <w:rPr>
          <w:rFonts w:ascii="Cambria" w:hAnsi="Cambria"/>
          <w:b/>
          <w:bCs/>
          <w:noProof/>
          <w:sz w:val="24"/>
        </w:rPr>
        <w:t>The TOR pathway interacts with the insulin signaling pathway to regulate C. elegans larval development, metabolism and life span.</w:t>
      </w:r>
      <w:r w:rsidRPr="0040324E">
        <w:rPr>
          <w:rFonts w:ascii="Cambria" w:hAnsi="Cambria"/>
          <w:noProof/>
          <w:sz w:val="24"/>
        </w:rPr>
        <w:t xml:space="preserve"> </w:t>
      </w:r>
      <w:r w:rsidRPr="0040324E">
        <w:rPr>
          <w:rFonts w:ascii="Cambria" w:hAnsi="Cambria"/>
          <w:i/>
          <w:iCs/>
          <w:noProof/>
          <w:sz w:val="24"/>
        </w:rPr>
        <w:t>Development</w:t>
      </w:r>
      <w:r w:rsidRPr="0040324E">
        <w:rPr>
          <w:rFonts w:ascii="Cambria" w:hAnsi="Cambria"/>
          <w:noProof/>
          <w:sz w:val="24"/>
        </w:rPr>
        <w:t xml:space="preserve"> 2004, </w:t>
      </w:r>
      <w:r w:rsidRPr="0040324E">
        <w:rPr>
          <w:rFonts w:ascii="Cambria" w:hAnsi="Cambria"/>
          <w:b/>
          <w:bCs/>
          <w:noProof/>
          <w:sz w:val="24"/>
        </w:rPr>
        <w:t>131</w:t>
      </w:r>
      <w:r w:rsidRPr="0040324E">
        <w:rPr>
          <w:rFonts w:ascii="Cambria" w:hAnsi="Cambria"/>
          <w:noProof/>
          <w:sz w:val="24"/>
        </w:rPr>
        <w:t>:3897–906.</w:t>
      </w:r>
    </w:p>
    <w:p w14:paraId="792A7B4C"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4. Guertin DA, Stevens DM, Thoreen CC, Burds AA, Kalaany NY, Moffat J, Brown MSS, Fitzgerald KJ, Sabatini DMM: </w:t>
      </w:r>
      <w:r w:rsidRPr="0040324E">
        <w:rPr>
          <w:rFonts w:ascii="Cambria" w:hAnsi="Cambria"/>
          <w:b/>
          <w:bCs/>
          <w:noProof/>
          <w:sz w:val="24"/>
        </w:rPr>
        <w:t>Ablation in mice of the mTORC components raptor, rictor, or mLST8 reveals that mTORC2 is required for signaling to Akt-FOXO and PKCalpha, but not S6K1</w:t>
      </w:r>
      <w:r w:rsidRPr="0040324E">
        <w:rPr>
          <w:rFonts w:ascii="Cambria" w:hAnsi="Cambria"/>
          <w:noProof/>
          <w:sz w:val="24"/>
        </w:rPr>
        <w:t xml:space="preserve">. </w:t>
      </w:r>
      <w:r w:rsidRPr="0040324E">
        <w:rPr>
          <w:rFonts w:ascii="Cambria" w:hAnsi="Cambria"/>
          <w:i/>
          <w:iCs/>
          <w:noProof/>
          <w:sz w:val="24"/>
        </w:rPr>
        <w:t>Dev Cell</w:t>
      </w:r>
      <w:r w:rsidRPr="0040324E">
        <w:rPr>
          <w:rFonts w:ascii="Cambria" w:hAnsi="Cambria"/>
          <w:noProof/>
          <w:sz w:val="24"/>
        </w:rPr>
        <w:t xml:space="preserve"> 2006, </w:t>
      </w:r>
      <w:r w:rsidRPr="0040324E">
        <w:rPr>
          <w:rFonts w:ascii="Cambria" w:hAnsi="Cambria"/>
          <w:b/>
          <w:bCs/>
          <w:noProof/>
          <w:sz w:val="24"/>
        </w:rPr>
        <w:t>11</w:t>
      </w:r>
      <w:r w:rsidRPr="0040324E">
        <w:rPr>
          <w:rFonts w:ascii="Cambria" w:hAnsi="Cambria"/>
          <w:noProof/>
          <w:sz w:val="24"/>
        </w:rPr>
        <w:t>:859–871.</w:t>
      </w:r>
    </w:p>
    <w:p w14:paraId="6DC90C4A"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5. Gangloff Y, Mueller M, Dann SG, Svoboda P, Sticker M, Spetz J, Um SH, Brown EJ, Cereghini S, Thomas G, Kozma SC: </w:t>
      </w:r>
      <w:r w:rsidRPr="0040324E">
        <w:rPr>
          <w:rFonts w:ascii="Cambria" w:hAnsi="Cambria"/>
          <w:b/>
          <w:bCs/>
          <w:noProof/>
          <w:sz w:val="24"/>
        </w:rPr>
        <w:t>Disruption of the mouse mTOR gene leads to early postimplantation lethality and prohibits embryonic stem cell development.</w:t>
      </w:r>
      <w:r w:rsidRPr="0040324E">
        <w:rPr>
          <w:rFonts w:ascii="Cambria" w:hAnsi="Cambria"/>
          <w:noProof/>
          <w:sz w:val="24"/>
        </w:rPr>
        <w:t xml:space="preserve"> </w:t>
      </w:r>
      <w:r w:rsidRPr="0040324E">
        <w:rPr>
          <w:rFonts w:ascii="Cambria" w:hAnsi="Cambria"/>
          <w:i/>
          <w:iCs/>
          <w:noProof/>
          <w:sz w:val="24"/>
        </w:rPr>
        <w:t>Mol Cell Biol</w:t>
      </w:r>
      <w:r w:rsidRPr="0040324E">
        <w:rPr>
          <w:rFonts w:ascii="Cambria" w:hAnsi="Cambria"/>
          <w:noProof/>
          <w:sz w:val="24"/>
        </w:rPr>
        <w:t xml:space="preserve"> 2004, </w:t>
      </w:r>
      <w:r w:rsidRPr="0040324E">
        <w:rPr>
          <w:rFonts w:ascii="Cambria" w:hAnsi="Cambria"/>
          <w:b/>
          <w:bCs/>
          <w:noProof/>
          <w:sz w:val="24"/>
        </w:rPr>
        <w:t>24</w:t>
      </w:r>
      <w:r w:rsidRPr="0040324E">
        <w:rPr>
          <w:rFonts w:ascii="Cambria" w:hAnsi="Cambria"/>
          <w:noProof/>
          <w:sz w:val="24"/>
        </w:rPr>
        <w:t>:9508–16.</w:t>
      </w:r>
    </w:p>
    <w:p w14:paraId="54E9727C"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6. Murakami M, Ichisaka T, Maeda M, Oshiro N, Hara K, Edenhofer F, Kiyama H, Yonezawa K, Yamanaka S: </w:t>
      </w:r>
      <w:r w:rsidRPr="0040324E">
        <w:rPr>
          <w:rFonts w:ascii="Cambria" w:hAnsi="Cambria"/>
          <w:b/>
          <w:bCs/>
          <w:noProof/>
          <w:sz w:val="24"/>
        </w:rPr>
        <w:t>mTOR is essential for growth and proliferation in early mouse embryos and embryonic stem cells.</w:t>
      </w:r>
      <w:r w:rsidRPr="0040324E">
        <w:rPr>
          <w:rFonts w:ascii="Cambria" w:hAnsi="Cambria"/>
          <w:noProof/>
          <w:sz w:val="24"/>
        </w:rPr>
        <w:t xml:space="preserve"> </w:t>
      </w:r>
      <w:r w:rsidRPr="0040324E">
        <w:rPr>
          <w:rFonts w:ascii="Cambria" w:hAnsi="Cambria"/>
          <w:i/>
          <w:iCs/>
          <w:noProof/>
          <w:sz w:val="24"/>
        </w:rPr>
        <w:t>Mol Cell Biol</w:t>
      </w:r>
      <w:r w:rsidRPr="0040324E">
        <w:rPr>
          <w:rFonts w:ascii="Cambria" w:hAnsi="Cambria"/>
          <w:noProof/>
          <w:sz w:val="24"/>
        </w:rPr>
        <w:t xml:space="preserve"> 2004, </w:t>
      </w:r>
      <w:r w:rsidRPr="0040324E">
        <w:rPr>
          <w:rFonts w:ascii="Cambria" w:hAnsi="Cambria"/>
          <w:b/>
          <w:bCs/>
          <w:noProof/>
          <w:sz w:val="24"/>
        </w:rPr>
        <w:t>24</w:t>
      </w:r>
      <w:r w:rsidRPr="0040324E">
        <w:rPr>
          <w:rFonts w:ascii="Cambria" w:hAnsi="Cambria"/>
          <w:noProof/>
          <w:sz w:val="24"/>
        </w:rPr>
        <w:t>:6710–8.</w:t>
      </w:r>
    </w:p>
    <w:p w14:paraId="1AD9E5C7"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7. Duffy JB: </w:t>
      </w:r>
      <w:r w:rsidRPr="0040324E">
        <w:rPr>
          <w:rFonts w:ascii="Cambria" w:hAnsi="Cambria"/>
          <w:b/>
          <w:bCs/>
          <w:noProof/>
          <w:sz w:val="24"/>
        </w:rPr>
        <w:t>GAL4 System in Drosophila : A Fly Geneticist ’ s Swiss Army Knife</w:t>
      </w:r>
      <w:r w:rsidRPr="0040324E">
        <w:rPr>
          <w:rFonts w:ascii="Cambria" w:hAnsi="Cambria"/>
          <w:noProof/>
          <w:sz w:val="24"/>
        </w:rPr>
        <w:t xml:space="preserve">. 2002, </w:t>
      </w:r>
      <w:r w:rsidRPr="0040324E">
        <w:rPr>
          <w:rFonts w:ascii="Cambria" w:hAnsi="Cambria"/>
          <w:b/>
          <w:bCs/>
          <w:noProof/>
          <w:sz w:val="24"/>
        </w:rPr>
        <w:t>15</w:t>
      </w:r>
      <w:r w:rsidRPr="0040324E">
        <w:rPr>
          <w:rFonts w:ascii="Cambria" w:hAnsi="Cambria"/>
          <w:noProof/>
          <w:sz w:val="24"/>
        </w:rPr>
        <w:t>:1–15.</w:t>
      </w:r>
    </w:p>
    <w:p w14:paraId="3450B7E5"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8. Bentzinger CF, Romanino K, Cloëtta D, Lin S, Mascarenhas JB, Oliveri F, Xia J, Casanova E, Costa CF, Brink M, Zorzato F, Hall MN, Rüegg MA: </w:t>
      </w:r>
      <w:r w:rsidRPr="0040324E">
        <w:rPr>
          <w:rFonts w:ascii="Cambria" w:hAnsi="Cambria"/>
          <w:b/>
          <w:bCs/>
          <w:noProof/>
          <w:sz w:val="24"/>
        </w:rPr>
        <w:t>Skeletal muscle-specific ablation of raptor, but not of rictor, causes metabolic changes and results in muscle dystrophy.</w:t>
      </w:r>
      <w:r w:rsidRPr="0040324E">
        <w:rPr>
          <w:rFonts w:ascii="Cambria" w:hAnsi="Cambria"/>
          <w:noProof/>
          <w:sz w:val="24"/>
        </w:rPr>
        <w:t xml:space="preserve"> </w:t>
      </w:r>
      <w:r w:rsidRPr="0040324E">
        <w:rPr>
          <w:rFonts w:ascii="Cambria" w:hAnsi="Cambria"/>
          <w:i/>
          <w:iCs/>
          <w:noProof/>
          <w:sz w:val="24"/>
        </w:rPr>
        <w:t>Cell Metab</w:t>
      </w:r>
      <w:r w:rsidRPr="0040324E">
        <w:rPr>
          <w:rFonts w:ascii="Cambria" w:hAnsi="Cambria"/>
          <w:noProof/>
          <w:sz w:val="24"/>
        </w:rPr>
        <w:t xml:space="preserve"> 2008, </w:t>
      </w:r>
      <w:r w:rsidRPr="0040324E">
        <w:rPr>
          <w:rFonts w:ascii="Cambria" w:hAnsi="Cambria"/>
          <w:b/>
          <w:bCs/>
          <w:noProof/>
          <w:sz w:val="24"/>
        </w:rPr>
        <w:t>8</w:t>
      </w:r>
      <w:r w:rsidRPr="0040324E">
        <w:rPr>
          <w:rFonts w:ascii="Cambria" w:hAnsi="Cambria"/>
          <w:noProof/>
          <w:sz w:val="24"/>
        </w:rPr>
        <w:t>:411–24.</w:t>
      </w:r>
    </w:p>
    <w:p w14:paraId="17AB934D"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9. Bentzinger CF, Lin S, Romanino K, Castets P, Guridi M, Summermatter S, Handschin C, Tintignac L a, Hall MN, Rüegg M a: </w:t>
      </w:r>
      <w:r w:rsidRPr="0040324E">
        <w:rPr>
          <w:rFonts w:ascii="Cambria" w:hAnsi="Cambria"/>
          <w:b/>
          <w:bCs/>
          <w:noProof/>
          <w:sz w:val="24"/>
        </w:rPr>
        <w:t>Differential response of skeletal muscles to mTORC1 signaling during atrophy and hypertrophy.</w:t>
      </w:r>
      <w:r w:rsidRPr="0040324E">
        <w:rPr>
          <w:rFonts w:ascii="Cambria" w:hAnsi="Cambria"/>
          <w:noProof/>
          <w:sz w:val="24"/>
        </w:rPr>
        <w:t xml:space="preserve"> </w:t>
      </w:r>
      <w:r w:rsidRPr="0040324E">
        <w:rPr>
          <w:rFonts w:ascii="Cambria" w:hAnsi="Cambria"/>
          <w:i/>
          <w:iCs/>
          <w:noProof/>
          <w:sz w:val="24"/>
        </w:rPr>
        <w:t>Skelet Muscle</w:t>
      </w:r>
      <w:r w:rsidRPr="0040324E">
        <w:rPr>
          <w:rFonts w:ascii="Cambria" w:hAnsi="Cambria"/>
          <w:noProof/>
          <w:sz w:val="24"/>
        </w:rPr>
        <w:t xml:space="preserve"> 2013, </w:t>
      </w:r>
      <w:r w:rsidRPr="0040324E">
        <w:rPr>
          <w:rFonts w:ascii="Cambria" w:hAnsi="Cambria"/>
          <w:b/>
          <w:bCs/>
          <w:noProof/>
          <w:sz w:val="24"/>
        </w:rPr>
        <w:t>3</w:t>
      </w:r>
      <w:r w:rsidRPr="0040324E">
        <w:rPr>
          <w:rFonts w:ascii="Cambria" w:hAnsi="Cambria"/>
          <w:noProof/>
          <w:sz w:val="24"/>
        </w:rPr>
        <w:t>:6.</w:t>
      </w:r>
    </w:p>
    <w:p w14:paraId="2C3EB2E9"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10. Neufeld TP: </w:t>
      </w:r>
      <w:r w:rsidRPr="0040324E">
        <w:rPr>
          <w:rFonts w:ascii="Cambria" w:hAnsi="Cambria"/>
          <w:b/>
          <w:bCs/>
          <w:noProof/>
          <w:sz w:val="24"/>
        </w:rPr>
        <w:t>TOR-dependent control of autophagy: biting the hand that feeds.</w:t>
      </w:r>
      <w:r w:rsidRPr="0040324E">
        <w:rPr>
          <w:rFonts w:ascii="Cambria" w:hAnsi="Cambria"/>
          <w:noProof/>
          <w:sz w:val="24"/>
        </w:rPr>
        <w:t xml:space="preserve"> </w:t>
      </w:r>
      <w:r w:rsidRPr="0040324E">
        <w:rPr>
          <w:rFonts w:ascii="Cambria" w:hAnsi="Cambria"/>
          <w:i/>
          <w:iCs/>
          <w:noProof/>
          <w:sz w:val="24"/>
        </w:rPr>
        <w:t>Curr Opin Cell Biol</w:t>
      </w:r>
      <w:r w:rsidRPr="0040324E">
        <w:rPr>
          <w:rFonts w:ascii="Cambria" w:hAnsi="Cambria"/>
          <w:noProof/>
          <w:sz w:val="24"/>
        </w:rPr>
        <w:t xml:space="preserve"> 2010, </w:t>
      </w:r>
      <w:r w:rsidRPr="0040324E">
        <w:rPr>
          <w:rFonts w:ascii="Cambria" w:hAnsi="Cambria"/>
          <w:b/>
          <w:bCs/>
          <w:noProof/>
          <w:sz w:val="24"/>
        </w:rPr>
        <w:t>22</w:t>
      </w:r>
      <w:r w:rsidRPr="0040324E">
        <w:rPr>
          <w:rFonts w:ascii="Cambria" w:hAnsi="Cambria"/>
          <w:noProof/>
          <w:sz w:val="24"/>
        </w:rPr>
        <w:t xml:space="preserve">:157–68. </w:t>
      </w:r>
    </w:p>
    <w:p w14:paraId="41FF71FC" w14:textId="014F5798" w:rsidR="00234C0A" w:rsidRPr="008C6740" w:rsidRDefault="00D07587" w:rsidP="0040324E">
      <w:pPr>
        <w:pStyle w:val="NormalWeb"/>
        <w:divId w:val="1284725947"/>
        <w:rPr>
          <w:rFonts w:ascii="Cambria" w:hAnsi="Cambria"/>
          <w:b/>
        </w:rPr>
      </w:pPr>
      <w:r>
        <w:rPr>
          <w:rFonts w:ascii="Cambria" w:hAnsi="Cambria"/>
          <w:b/>
        </w:rPr>
        <w:fldChar w:fldCharType="end"/>
      </w:r>
    </w:p>
    <w:p w14:paraId="7FC4BB17" w14:textId="01F1A6C5" w:rsidR="00234C0A" w:rsidRPr="008C6740" w:rsidRDefault="00234C0A" w:rsidP="007A2B2C">
      <w:pPr>
        <w:jc w:val="center"/>
        <w:rPr>
          <w:rFonts w:ascii="Cambria" w:hAnsi="Cambria"/>
          <w:b/>
        </w:rPr>
      </w:pPr>
    </w:p>
    <w:p w14:paraId="775E9001" w14:textId="77777777" w:rsidR="00234C0A" w:rsidRPr="008C6740" w:rsidRDefault="00234C0A" w:rsidP="00234C0A">
      <w:pPr>
        <w:rPr>
          <w:b/>
        </w:rPr>
      </w:pPr>
    </w:p>
    <w:p w14:paraId="50818C9F" w14:textId="6DF2E8F7" w:rsidR="007C342C" w:rsidRPr="008C6740" w:rsidRDefault="007C342C" w:rsidP="00234C0A">
      <w:pPr>
        <w:rPr>
          <w:b/>
        </w:rPr>
      </w:pPr>
    </w:p>
    <w:p w14:paraId="14FC846F" w14:textId="77777777" w:rsidR="007C342C" w:rsidRPr="008C6740" w:rsidRDefault="007C342C" w:rsidP="00234C0A">
      <w:pPr>
        <w:rPr>
          <w:b/>
        </w:rPr>
      </w:pPr>
    </w:p>
    <w:p w14:paraId="3671538B" w14:textId="77777777" w:rsidR="007C342C" w:rsidRPr="008C6740" w:rsidRDefault="007C342C" w:rsidP="00234C0A">
      <w:pPr>
        <w:rPr>
          <w:b/>
        </w:rPr>
      </w:pPr>
    </w:p>
    <w:p w14:paraId="6EA80938" w14:textId="77777777" w:rsidR="00922DE5" w:rsidRPr="008C6740" w:rsidRDefault="00922DE5" w:rsidP="00234C0A">
      <w:pPr>
        <w:rPr>
          <w:b/>
        </w:rPr>
      </w:pPr>
    </w:p>
    <w:p w14:paraId="3F76898D" w14:textId="77777777" w:rsidR="00922DE5" w:rsidRPr="008C6740" w:rsidRDefault="00922DE5" w:rsidP="00234C0A">
      <w:pPr>
        <w:rPr>
          <w:b/>
        </w:rPr>
      </w:pPr>
    </w:p>
    <w:p w14:paraId="4187C8C1" w14:textId="77777777" w:rsidR="00922DE5" w:rsidRPr="008C6740" w:rsidRDefault="00922DE5" w:rsidP="00234C0A">
      <w:pPr>
        <w:rPr>
          <w:b/>
        </w:rPr>
      </w:pPr>
    </w:p>
    <w:p w14:paraId="112D687C" w14:textId="77777777" w:rsidR="00922DE5" w:rsidRPr="008C6740" w:rsidRDefault="00922DE5" w:rsidP="00234C0A">
      <w:pPr>
        <w:rPr>
          <w:b/>
        </w:rPr>
      </w:pPr>
    </w:p>
    <w:p w14:paraId="160E24C2" w14:textId="77777777" w:rsidR="00922DE5" w:rsidRPr="008C6740" w:rsidRDefault="00922DE5" w:rsidP="00234C0A">
      <w:pPr>
        <w:rPr>
          <w:b/>
        </w:rPr>
      </w:pPr>
    </w:p>
    <w:p w14:paraId="37A4D36F" w14:textId="77777777" w:rsidR="00922DE5" w:rsidRPr="008C6740" w:rsidRDefault="00922DE5" w:rsidP="00234C0A">
      <w:pPr>
        <w:rPr>
          <w:b/>
        </w:rPr>
      </w:pPr>
    </w:p>
    <w:p w14:paraId="49502290" w14:textId="77777777" w:rsidR="00922DE5" w:rsidRPr="008C6740" w:rsidRDefault="00922DE5" w:rsidP="00234C0A">
      <w:pPr>
        <w:rPr>
          <w:b/>
        </w:rPr>
      </w:pPr>
    </w:p>
    <w:p w14:paraId="224AD4F7" w14:textId="77777777" w:rsidR="00922DE5" w:rsidRPr="008C6740" w:rsidRDefault="00922DE5" w:rsidP="00234C0A">
      <w:pPr>
        <w:rPr>
          <w:b/>
        </w:rPr>
      </w:pPr>
    </w:p>
    <w:p w14:paraId="2BD8DBBA" w14:textId="77777777" w:rsidR="00922DE5" w:rsidRPr="008C6740" w:rsidRDefault="00922DE5" w:rsidP="00234C0A">
      <w:pPr>
        <w:rPr>
          <w:b/>
        </w:rPr>
      </w:pPr>
    </w:p>
    <w:p w14:paraId="397239CD" w14:textId="77777777" w:rsidR="00922DE5" w:rsidRPr="008C6740" w:rsidRDefault="00922DE5" w:rsidP="00234C0A">
      <w:pPr>
        <w:rPr>
          <w:b/>
        </w:rPr>
      </w:pPr>
    </w:p>
    <w:p w14:paraId="01C76676" w14:textId="77777777" w:rsidR="00234C0A" w:rsidRPr="008C6740" w:rsidRDefault="00234C0A" w:rsidP="00234C0A">
      <w:pPr>
        <w:rPr>
          <w:b/>
        </w:rPr>
      </w:pPr>
    </w:p>
    <w:p w14:paraId="59B26627" w14:textId="77777777" w:rsidR="00234C0A" w:rsidRPr="008C6740" w:rsidRDefault="00234C0A" w:rsidP="00234C0A">
      <w:pPr>
        <w:rPr>
          <w:b/>
        </w:rPr>
      </w:pPr>
    </w:p>
    <w:p w14:paraId="3D0C507C" w14:textId="2A71AF0E" w:rsidR="00D07587" w:rsidRDefault="00D07587">
      <w:pPr>
        <w:rPr>
          <w:rFonts w:asciiTheme="majorHAnsi" w:eastAsiaTheme="majorEastAsia" w:hAnsiTheme="majorHAnsi" w:cstheme="majorBidi"/>
          <w:b/>
          <w:bCs/>
          <w:color w:val="4F81BD" w:themeColor="accent1"/>
          <w:sz w:val="26"/>
          <w:szCs w:val="26"/>
        </w:rPr>
      </w:pPr>
    </w:p>
    <w:p w14:paraId="561B96F6" w14:textId="77777777" w:rsidR="00D07587" w:rsidRDefault="00D07587" w:rsidP="00D07587">
      <w:pPr>
        <w:pStyle w:val="Heading2"/>
      </w:pPr>
    </w:p>
    <w:p w14:paraId="7ED6F7DE" w14:textId="50573801" w:rsidR="00234C0A" w:rsidRPr="008C6740" w:rsidRDefault="00234C0A" w:rsidP="00DD6A3B">
      <w:pPr>
        <w:pStyle w:val="Heading1"/>
      </w:pPr>
      <w:r w:rsidRPr="008C6740">
        <w:t>Figure Legend</w:t>
      </w:r>
      <w:r w:rsidR="00D07587">
        <w:t>s</w:t>
      </w:r>
    </w:p>
    <w:p w14:paraId="51B0A63F" w14:textId="77777777" w:rsidR="002D6048" w:rsidRPr="008C6740" w:rsidRDefault="002D6048" w:rsidP="00234C0A">
      <w:pPr>
        <w:rPr>
          <w:b/>
        </w:rPr>
      </w:pPr>
    </w:p>
    <w:p w14:paraId="00E6B0B5" w14:textId="77777777" w:rsidR="002D6048" w:rsidRPr="008C6740" w:rsidRDefault="002D6048" w:rsidP="00234C0A">
      <w:pPr>
        <w:rPr>
          <w:b/>
        </w:rPr>
      </w:pPr>
    </w:p>
    <w:p w14:paraId="44D2A218" w14:textId="25116A7D" w:rsidR="00474711" w:rsidRPr="003E4F67" w:rsidRDefault="00474711" w:rsidP="00234C0A">
      <w:pPr>
        <w:rPr>
          <w:noProof/>
          <w:sz w:val="20"/>
          <w:szCs w:val="20"/>
        </w:rPr>
      </w:pPr>
      <w:r w:rsidRPr="003E4F67">
        <w:rPr>
          <w:noProof/>
          <w:sz w:val="20"/>
          <w:szCs w:val="20"/>
        </w:rPr>
        <w:t xml:space="preserve">Figure 1. A visualization of the location and strength of the skeletal muscle drivers was provided by using the three </w:t>
      </w:r>
      <w:r w:rsidR="00FE5A20">
        <w:rPr>
          <w:noProof/>
          <w:sz w:val="20"/>
          <w:szCs w:val="20"/>
        </w:rPr>
        <w:t>GAL4</w:t>
      </w:r>
      <w:r w:rsidRPr="003E4F67">
        <w:rPr>
          <w:noProof/>
          <w:sz w:val="20"/>
          <w:szCs w:val="20"/>
        </w:rPr>
        <w:t xml:space="preserve"> drivers to drive GFP expression. The GFP fluorescence was visualized by examing the flies under a miscropscope with a GFP filter. The control contained the GFP-UAS line with no </w:t>
      </w:r>
      <w:r w:rsidR="00FE5A20">
        <w:rPr>
          <w:noProof/>
          <w:sz w:val="20"/>
          <w:szCs w:val="20"/>
        </w:rPr>
        <w:t>GAL4</w:t>
      </w:r>
      <w:r w:rsidRPr="003E4F67">
        <w:rPr>
          <w:noProof/>
          <w:sz w:val="20"/>
          <w:szCs w:val="20"/>
        </w:rPr>
        <w:t xml:space="preserve"> driver. From the images, it appears as though the Mef-</w:t>
      </w:r>
      <w:r w:rsidR="00FE5A20">
        <w:rPr>
          <w:noProof/>
          <w:sz w:val="20"/>
          <w:szCs w:val="20"/>
        </w:rPr>
        <w:t>GAL4</w:t>
      </w:r>
      <w:r w:rsidRPr="003E4F67">
        <w:rPr>
          <w:noProof/>
          <w:sz w:val="20"/>
          <w:szCs w:val="20"/>
        </w:rPr>
        <w:t xml:space="preserve"> driver has the strongest expression while the C179-</w:t>
      </w:r>
      <w:r w:rsidR="00FE5A20">
        <w:rPr>
          <w:noProof/>
          <w:sz w:val="20"/>
          <w:szCs w:val="20"/>
        </w:rPr>
        <w:t>GAL4</w:t>
      </w:r>
      <w:r w:rsidRPr="003E4F67">
        <w:rPr>
          <w:noProof/>
          <w:sz w:val="20"/>
          <w:szCs w:val="20"/>
        </w:rPr>
        <w:t xml:space="preserve"> driver has the weakest expression. This is consistent with the complete lethality and partial lethality effects of the Mef-</w:t>
      </w:r>
      <w:r w:rsidR="00FE5A20">
        <w:rPr>
          <w:noProof/>
          <w:sz w:val="20"/>
          <w:szCs w:val="20"/>
        </w:rPr>
        <w:t>GAL4</w:t>
      </w:r>
      <w:r w:rsidRPr="003E4F67">
        <w:rPr>
          <w:noProof/>
          <w:sz w:val="20"/>
          <w:szCs w:val="20"/>
        </w:rPr>
        <w:t xml:space="preserve"> and C179-</w:t>
      </w:r>
      <w:r w:rsidR="00FE5A20">
        <w:rPr>
          <w:noProof/>
          <w:sz w:val="20"/>
          <w:szCs w:val="20"/>
        </w:rPr>
        <w:t>GAL4</w:t>
      </w:r>
      <w:r w:rsidRPr="003E4F67">
        <w:rPr>
          <w:noProof/>
          <w:sz w:val="20"/>
          <w:szCs w:val="20"/>
        </w:rPr>
        <w:t xml:space="preserve"> drivers, respectively. The fluorescence in the control is the result of autofluorescence in the tissues. </w:t>
      </w:r>
    </w:p>
    <w:p w14:paraId="497BC1B3" w14:textId="77777777" w:rsidR="00474711" w:rsidRPr="003E4F67" w:rsidRDefault="00474711" w:rsidP="00234C0A">
      <w:pPr>
        <w:rPr>
          <w:noProof/>
          <w:sz w:val="20"/>
          <w:szCs w:val="20"/>
        </w:rPr>
      </w:pPr>
    </w:p>
    <w:p w14:paraId="4A7E2386" w14:textId="4F5CD694" w:rsidR="006F1172" w:rsidRPr="003E4F67" w:rsidRDefault="00474711" w:rsidP="00234C0A">
      <w:pPr>
        <w:rPr>
          <w:noProof/>
          <w:sz w:val="20"/>
          <w:szCs w:val="20"/>
        </w:rPr>
      </w:pPr>
      <w:r w:rsidRPr="003E4F67">
        <w:rPr>
          <w:noProof/>
          <w:sz w:val="20"/>
          <w:szCs w:val="20"/>
        </w:rPr>
        <w:t>Figure 2. The graph depicts the birthrates of the progeny produced from the Hand-</w:t>
      </w:r>
      <w:r w:rsidR="00FE5A20">
        <w:rPr>
          <w:noProof/>
          <w:sz w:val="20"/>
          <w:szCs w:val="20"/>
        </w:rPr>
        <w:t>GAL4</w:t>
      </w:r>
      <w:r w:rsidRPr="003E4F67">
        <w:rPr>
          <w:noProof/>
          <w:sz w:val="20"/>
          <w:szCs w:val="20"/>
        </w:rPr>
        <w:t xml:space="preserve"> and 24B-</w:t>
      </w:r>
      <w:r w:rsidR="00FE5A20">
        <w:rPr>
          <w:noProof/>
          <w:sz w:val="20"/>
          <w:szCs w:val="20"/>
        </w:rPr>
        <w:t>GAL4</w:t>
      </w:r>
      <w:r w:rsidRPr="003E4F67">
        <w:rPr>
          <w:noProof/>
          <w:sz w:val="20"/>
          <w:szCs w:val="20"/>
        </w:rPr>
        <w:t xml:space="preserve"> drivers crossed with Tsc and Raptor shRNA. The </w:t>
      </w:r>
      <w:r w:rsidR="00FE5A20">
        <w:rPr>
          <w:noProof/>
          <w:sz w:val="20"/>
          <w:szCs w:val="20"/>
        </w:rPr>
        <w:t>GAL4</w:t>
      </w:r>
      <w:r w:rsidRPr="003E4F67">
        <w:rPr>
          <w:noProof/>
          <w:sz w:val="20"/>
          <w:szCs w:val="20"/>
        </w:rPr>
        <w:t xml:space="preserve"> driver strains were heterozygous with the </w:t>
      </w:r>
      <w:r w:rsidR="00FE5A20">
        <w:rPr>
          <w:noProof/>
          <w:sz w:val="20"/>
          <w:szCs w:val="20"/>
        </w:rPr>
        <w:t>GAL4</w:t>
      </w:r>
      <w:r w:rsidRPr="003E4F67">
        <w:rPr>
          <w:noProof/>
          <w:sz w:val="20"/>
          <w:szCs w:val="20"/>
        </w:rPr>
        <w:t xml:space="preserve"> gene over a balancer chromosome expressing either the stubble or serated marker. The shRNA strains were heterozygous with the shRNA gene over a balancer chromosome expressing the Tm6B marker. The birth rates of the progeny expressing the double balancer phenotype were excluded from the chart due to decreased viability.  The dashed line represents the expected birth rate of the genotypes.  We found a lethality effect associated with Raptor knockdown in skeletal muscle using the 24B-</w:t>
      </w:r>
      <w:r w:rsidR="00FE5A20">
        <w:rPr>
          <w:noProof/>
          <w:sz w:val="20"/>
          <w:szCs w:val="20"/>
        </w:rPr>
        <w:t>GAL4</w:t>
      </w:r>
      <w:r w:rsidRPr="003E4F67">
        <w:rPr>
          <w:noProof/>
          <w:sz w:val="20"/>
          <w:szCs w:val="20"/>
        </w:rPr>
        <w:t xml:space="preserve"> driver.</w:t>
      </w:r>
    </w:p>
    <w:p w14:paraId="4D4FC853" w14:textId="1FAE7AD6" w:rsidR="00B65631" w:rsidRPr="003E4F67" w:rsidRDefault="002D6048" w:rsidP="006F1172">
      <w:pPr>
        <w:rPr>
          <w:sz w:val="20"/>
          <w:szCs w:val="20"/>
        </w:rPr>
      </w:pPr>
      <w:r w:rsidRPr="003E4F67">
        <w:rPr>
          <w:sz w:val="20"/>
          <w:szCs w:val="20"/>
        </w:rPr>
        <w:t xml:space="preserve"> </w:t>
      </w:r>
    </w:p>
    <w:p w14:paraId="5ACE835E" w14:textId="37A0CAED" w:rsidR="00DF02CD" w:rsidRPr="003E4F67" w:rsidRDefault="00474711" w:rsidP="006F1172">
      <w:pPr>
        <w:widowControl w:val="0"/>
        <w:autoSpaceDE w:val="0"/>
        <w:autoSpaceDN w:val="0"/>
        <w:adjustRightInd w:val="0"/>
        <w:rPr>
          <w:rFonts w:cs="Times"/>
          <w:sz w:val="20"/>
          <w:szCs w:val="20"/>
        </w:rPr>
      </w:pPr>
      <w:r w:rsidRPr="003E4F67">
        <w:rPr>
          <w:sz w:val="20"/>
          <w:szCs w:val="20"/>
        </w:rPr>
        <w:t>Figure 3. The graph depicts the relative birth rates of the progeny produced when the 24B-</w:t>
      </w:r>
      <w:r w:rsidR="00FE5A20">
        <w:rPr>
          <w:sz w:val="20"/>
          <w:szCs w:val="20"/>
        </w:rPr>
        <w:t>GAL4</w:t>
      </w:r>
      <w:r w:rsidRPr="003E4F67">
        <w:rPr>
          <w:sz w:val="20"/>
          <w:szCs w:val="20"/>
        </w:rPr>
        <w:t xml:space="preserve">/Raptor </w:t>
      </w:r>
      <w:proofErr w:type="spellStart"/>
      <w:r w:rsidRPr="003E4F67">
        <w:rPr>
          <w:sz w:val="20"/>
          <w:szCs w:val="20"/>
        </w:rPr>
        <w:t>shrRNA</w:t>
      </w:r>
      <w:proofErr w:type="spellEnd"/>
      <w:r w:rsidRPr="003E4F67">
        <w:rPr>
          <w:sz w:val="20"/>
          <w:szCs w:val="20"/>
        </w:rPr>
        <w:t xml:space="preserve"> crosses were repeated at 18° C. The double balancer genotype is excluded from the graph. The dashed line represents the expected birth rates of the three genotypes. The colder environment was unable to rescue the lethality effect of Raptor knockdown in skeletal muscle.</w:t>
      </w:r>
      <w:r w:rsidR="002E57BF" w:rsidRPr="003E4F67">
        <w:rPr>
          <w:sz w:val="20"/>
          <w:szCs w:val="20"/>
        </w:rPr>
        <w:t xml:space="preserve"> </w:t>
      </w:r>
      <w:r w:rsidR="001B4D8C" w:rsidRPr="003E4F67">
        <w:rPr>
          <w:rFonts w:cs="Times"/>
          <w:sz w:val="20"/>
          <w:szCs w:val="20"/>
        </w:rPr>
        <w:t xml:space="preserve">  </w:t>
      </w:r>
    </w:p>
    <w:p w14:paraId="707CB7E5" w14:textId="77777777" w:rsidR="006F1172" w:rsidRPr="003E4F67" w:rsidRDefault="006F1172" w:rsidP="006F1172">
      <w:pPr>
        <w:widowControl w:val="0"/>
        <w:autoSpaceDE w:val="0"/>
        <w:autoSpaceDN w:val="0"/>
        <w:adjustRightInd w:val="0"/>
        <w:rPr>
          <w:rFonts w:cs="Times"/>
          <w:sz w:val="20"/>
          <w:szCs w:val="20"/>
        </w:rPr>
      </w:pPr>
    </w:p>
    <w:p w14:paraId="0B4832DE" w14:textId="0B5C8F5A" w:rsidR="006A20BD" w:rsidRDefault="006A20BD" w:rsidP="006F1172">
      <w:pPr>
        <w:widowControl w:val="0"/>
        <w:autoSpaceDE w:val="0"/>
        <w:autoSpaceDN w:val="0"/>
        <w:adjustRightInd w:val="0"/>
        <w:rPr>
          <w:rFonts w:cs="Times"/>
          <w:sz w:val="20"/>
          <w:szCs w:val="20"/>
        </w:rPr>
      </w:pPr>
      <w:r w:rsidRPr="003E4F67">
        <w:rPr>
          <w:rFonts w:cs="Times"/>
          <w:sz w:val="20"/>
          <w:szCs w:val="20"/>
        </w:rPr>
        <w:t>Figure 4. The graph depicts the birthrates of the progeny from the Cl179-</w:t>
      </w:r>
      <w:r w:rsidR="00FE5A20">
        <w:rPr>
          <w:rFonts w:cs="Times"/>
          <w:sz w:val="20"/>
          <w:szCs w:val="20"/>
        </w:rPr>
        <w:t>GAL4</w:t>
      </w:r>
      <w:r w:rsidRPr="003E4F67">
        <w:rPr>
          <w:rFonts w:cs="Times"/>
          <w:sz w:val="20"/>
          <w:szCs w:val="20"/>
        </w:rPr>
        <w:t>/</w:t>
      </w:r>
      <w:proofErr w:type="spellStart"/>
      <w:r w:rsidRPr="003E4F67">
        <w:rPr>
          <w:rFonts w:cs="Times"/>
          <w:sz w:val="20"/>
          <w:szCs w:val="20"/>
        </w:rPr>
        <w:t>shRNA</w:t>
      </w:r>
      <w:proofErr w:type="spellEnd"/>
      <w:r w:rsidRPr="003E4F67">
        <w:rPr>
          <w:rFonts w:cs="Times"/>
          <w:sz w:val="20"/>
          <w:szCs w:val="20"/>
        </w:rPr>
        <w:t xml:space="preserve"> and Mef-</w:t>
      </w:r>
      <w:r w:rsidR="00FE5A20">
        <w:rPr>
          <w:rFonts w:cs="Times"/>
          <w:sz w:val="20"/>
          <w:szCs w:val="20"/>
        </w:rPr>
        <w:t>GAL4</w:t>
      </w:r>
      <w:r w:rsidRPr="003E4F67">
        <w:rPr>
          <w:rFonts w:cs="Times"/>
          <w:sz w:val="20"/>
          <w:szCs w:val="20"/>
        </w:rPr>
        <w:t>/</w:t>
      </w:r>
      <w:proofErr w:type="spellStart"/>
      <w:r w:rsidRPr="003E4F67">
        <w:rPr>
          <w:rFonts w:cs="Times"/>
          <w:sz w:val="20"/>
          <w:szCs w:val="20"/>
        </w:rPr>
        <w:t>shRNA</w:t>
      </w:r>
      <w:proofErr w:type="spellEnd"/>
      <w:r w:rsidRPr="003E4F67">
        <w:rPr>
          <w:rFonts w:cs="Times"/>
          <w:sz w:val="20"/>
          <w:szCs w:val="20"/>
        </w:rPr>
        <w:t xml:space="preserve"> crosses. The </w:t>
      </w:r>
      <w:r w:rsidR="00FE5A20">
        <w:rPr>
          <w:rFonts w:cs="Times"/>
          <w:sz w:val="20"/>
          <w:szCs w:val="20"/>
        </w:rPr>
        <w:t>GAL4</w:t>
      </w:r>
      <w:r w:rsidRPr="003E4F67">
        <w:rPr>
          <w:rFonts w:cs="Times"/>
          <w:sz w:val="20"/>
          <w:szCs w:val="20"/>
        </w:rPr>
        <w:t xml:space="preserve"> driver strains and the </w:t>
      </w:r>
      <w:proofErr w:type="spellStart"/>
      <w:r w:rsidRPr="003E4F67">
        <w:rPr>
          <w:rFonts w:cs="Times"/>
          <w:sz w:val="20"/>
          <w:szCs w:val="20"/>
        </w:rPr>
        <w:t>shRNA</w:t>
      </w:r>
      <w:proofErr w:type="spellEnd"/>
      <w:r w:rsidRPr="003E4F67">
        <w:rPr>
          <w:rFonts w:cs="Times"/>
          <w:sz w:val="20"/>
          <w:szCs w:val="20"/>
        </w:rPr>
        <w:t xml:space="preserve"> strains were both homozygous for the gene. Raptor knockdown in skeletal muscle using the Mef-</w:t>
      </w:r>
      <w:r w:rsidR="00FE5A20">
        <w:rPr>
          <w:rFonts w:cs="Times"/>
          <w:sz w:val="20"/>
          <w:szCs w:val="20"/>
        </w:rPr>
        <w:t>GAL4</w:t>
      </w:r>
      <w:r w:rsidRPr="003E4F67">
        <w:rPr>
          <w:rFonts w:cs="Times"/>
          <w:sz w:val="20"/>
          <w:szCs w:val="20"/>
        </w:rPr>
        <w:t xml:space="preserve"> driver resulted in complete lethality, while Raptor knockdown using the C179-</w:t>
      </w:r>
      <w:r w:rsidR="00FE5A20">
        <w:rPr>
          <w:rFonts w:cs="Times"/>
          <w:sz w:val="20"/>
          <w:szCs w:val="20"/>
        </w:rPr>
        <w:t>GAL4</w:t>
      </w:r>
      <w:r w:rsidRPr="003E4F67">
        <w:rPr>
          <w:rFonts w:cs="Times"/>
          <w:sz w:val="20"/>
          <w:szCs w:val="20"/>
        </w:rPr>
        <w:t xml:space="preserve"> driver resulted in partial lethality. The different birth </w:t>
      </w:r>
      <w:r w:rsidRPr="003E4F67">
        <w:rPr>
          <w:rFonts w:cs="Times"/>
          <w:sz w:val="20"/>
          <w:szCs w:val="20"/>
        </w:rPr>
        <w:lastRenderedPageBreak/>
        <w:t>rates for the Raptor knockdown flies using the C179-</w:t>
      </w:r>
      <w:r w:rsidR="00FE5A20">
        <w:rPr>
          <w:rFonts w:cs="Times"/>
          <w:sz w:val="20"/>
          <w:szCs w:val="20"/>
        </w:rPr>
        <w:t>GAL4</w:t>
      </w:r>
      <w:r w:rsidRPr="003E4F67">
        <w:rPr>
          <w:rFonts w:cs="Times"/>
          <w:sz w:val="20"/>
          <w:szCs w:val="20"/>
        </w:rPr>
        <w:t xml:space="preserve"> driver reflect the relative strengths of the three Raptor </w:t>
      </w:r>
      <w:proofErr w:type="spellStart"/>
      <w:r w:rsidRPr="003E4F67">
        <w:rPr>
          <w:rFonts w:cs="Times"/>
          <w:sz w:val="20"/>
          <w:szCs w:val="20"/>
        </w:rPr>
        <w:t>shRNAs</w:t>
      </w:r>
      <w:proofErr w:type="spellEnd"/>
      <w:r w:rsidRPr="003E4F67">
        <w:rPr>
          <w:rFonts w:cs="Times"/>
          <w:sz w:val="20"/>
          <w:szCs w:val="20"/>
        </w:rPr>
        <w:t xml:space="preserve">. The 36304 </w:t>
      </w:r>
      <w:proofErr w:type="spellStart"/>
      <w:r w:rsidRPr="003E4F67">
        <w:rPr>
          <w:rFonts w:cs="Times"/>
          <w:sz w:val="20"/>
          <w:szCs w:val="20"/>
        </w:rPr>
        <w:t>shRNA</w:t>
      </w:r>
      <w:proofErr w:type="spellEnd"/>
      <w:r w:rsidRPr="003E4F67">
        <w:rPr>
          <w:rFonts w:cs="Times"/>
          <w:sz w:val="20"/>
          <w:szCs w:val="20"/>
        </w:rPr>
        <w:t xml:space="preserve"> is a control line for </w:t>
      </w:r>
      <w:proofErr w:type="spellStart"/>
      <w:r w:rsidRPr="003E4F67">
        <w:rPr>
          <w:rFonts w:cs="Times"/>
          <w:sz w:val="20"/>
          <w:szCs w:val="20"/>
        </w:rPr>
        <w:t>TRiP</w:t>
      </w:r>
      <w:proofErr w:type="spellEnd"/>
      <w:r w:rsidRPr="003E4F67">
        <w:rPr>
          <w:rFonts w:cs="Times"/>
          <w:sz w:val="20"/>
          <w:szCs w:val="20"/>
        </w:rPr>
        <w:t xml:space="preserve"> </w:t>
      </w:r>
      <w:proofErr w:type="spellStart"/>
      <w:r w:rsidRPr="003E4F67">
        <w:rPr>
          <w:rFonts w:cs="Times"/>
          <w:sz w:val="20"/>
          <w:szCs w:val="20"/>
        </w:rPr>
        <w:t>RNAi</w:t>
      </w:r>
      <w:proofErr w:type="spellEnd"/>
      <w:r w:rsidRPr="003E4F67">
        <w:rPr>
          <w:rFonts w:cs="Times"/>
          <w:sz w:val="20"/>
          <w:szCs w:val="20"/>
        </w:rPr>
        <w:t xml:space="preserve"> lines.</w:t>
      </w:r>
    </w:p>
    <w:p w14:paraId="7EEC2138" w14:textId="77777777" w:rsidR="0052513C" w:rsidRDefault="0052513C" w:rsidP="006F1172">
      <w:pPr>
        <w:widowControl w:val="0"/>
        <w:autoSpaceDE w:val="0"/>
        <w:autoSpaceDN w:val="0"/>
        <w:adjustRightInd w:val="0"/>
        <w:rPr>
          <w:rFonts w:cs="Times"/>
          <w:sz w:val="20"/>
          <w:szCs w:val="20"/>
        </w:rPr>
      </w:pPr>
    </w:p>
    <w:p w14:paraId="43C369F0" w14:textId="3801C96F" w:rsidR="0052513C" w:rsidRDefault="0052513C" w:rsidP="006F1172">
      <w:pPr>
        <w:widowControl w:val="0"/>
        <w:autoSpaceDE w:val="0"/>
        <w:autoSpaceDN w:val="0"/>
        <w:adjustRightInd w:val="0"/>
        <w:rPr>
          <w:rFonts w:cs="Times"/>
          <w:sz w:val="20"/>
          <w:szCs w:val="20"/>
        </w:rPr>
      </w:pPr>
      <w:r w:rsidRPr="0052513C">
        <w:rPr>
          <w:rFonts w:cs="Times"/>
          <w:sz w:val="20"/>
          <w:szCs w:val="20"/>
        </w:rPr>
        <w:t xml:space="preserve">Figure 5. The figure on the right shows dead flies stuck in their </w:t>
      </w:r>
      <w:proofErr w:type="spellStart"/>
      <w:r w:rsidRPr="0052513C">
        <w:rPr>
          <w:rFonts w:cs="Times"/>
          <w:sz w:val="20"/>
          <w:szCs w:val="20"/>
        </w:rPr>
        <w:t>pupal</w:t>
      </w:r>
      <w:proofErr w:type="spellEnd"/>
      <w:r w:rsidRPr="0052513C">
        <w:rPr>
          <w:rFonts w:cs="Times"/>
          <w:sz w:val="20"/>
          <w:szCs w:val="20"/>
        </w:rPr>
        <w:t xml:space="preserve"> cases, and the figure on the left shows empty </w:t>
      </w:r>
      <w:proofErr w:type="spellStart"/>
      <w:r w:rsidRPr="0052513C">
        <w:rPr>
          <w:rFonts w:cs="Times"/>
          <w:sz w:val="20"/>
          <w:szCs w:val="20"/>
        </w:rPr>
        <w:t>pupal</w:t>
      </w:r>
      <w:proofErr w:type="spellEnd"/>
      <w:r w:rsidRPr="0052513C">
        <w:rPr>
          <w:rFonts w:cs="Times"/>
          <w:sz w:val="20"/>
          <w:szCs w:val="20"/>
        </w:rPr>
        <w:t xml:space="preserve"> cases post-</w:t>
      </w:r>
      <w:proofErr w:type="spellStart"/>
      <w:r w:rsidRPr="0052513C">
        <w:rPr>
          <w:rFonts w:cs="Times"/>
          <w:sz w:val="20"/>
          <w:szCs w:val="20"/>
        </w:rPr>
        <w:t>eclosure</w:t>
      </w:r>
      <w:proofErr w:type="spellEnd"/>
      <w:r w:rsidRPr="0052513C">
        <w:rPr>
          <w:rFonts w:cs="Times"/>
          <w:sz w:val="20"/>
          <w:szCs w:val="20"/>
        </w:rPr>
        <w:t xml:space="preserve">. The pictures were taken 20 days after the crosses were made. The control is using 36304 </w:t>
      </w:r>
      <w:proofErr w:type="spellStart"/>
      <w:r w:rsidRPr="0052513C">
        <w:rPr>
          <w:rFonts w:cs="Times"/>
          <w:sz w:val="20"/>
          <w:szCs w:val="20"/>
        </w:rPr>
        <w:t>shRNA</w:t>
      </w:r>
      <w:proofErr w:type="spellEnd"/>
      <w:r w:rsidRPr="0052513C">
        <w:rPr>
          <w:rFonts w:cs="Times"/>
          <w:sz w:val="20"/>
          <w:szCs w:val="20"/>
        </w:rPr>
        <w:t xml:space="preserve">, which is a control line for </w:t>
      </w:r>
      <w:proofErr w:type="spellStart"/>
      <w:r w:rsidRPr="0052513C">
        <w:rPr>
          <w:rFonts w:cs="Times"/>
          <w:sz w:val="20"/>
          <w:szCs w:val="20"/>
        </w:rPr>
        <w:t>TRiP</w:t>
      </w:r>
      <w:proofErr w:type="spellEnd"/>
      <w:r w:rsidRPr="0052513C">
        <w:rPr>
          <w:rFonts w:cs="Times"/>
          <w:sz w:val="20"/>
          <w:szCs w:val="20"/>
        </w:rPr>
        <w:t xml:space="preserve"> </w:t>
      </w:r>
      <w:proofErr w:type="spellStart"/>
      <w:r w:rsidRPr="0052513C">
        <w:rPr>
          <w:rFonts w:cs="Times"/>
          <w:sz w:val="20"/>
          <w:szCs w:val="20"/>
        </w:rPr>
        <w:t>RNAi</w:t>
      </w:r>
      <w:proofErr w:type="spellEnd"/>
      <w:r w:rsidRPr="0052513C">
        <w:rPr>
          <w:rFonts w:cs="Times"/>
          <w:sz w:val="20"/>
          <w:szCs w:val="20"/>
        </w:rPr>
        <w:t xml:space="preserve"> lines. We found that the lethality effect of Raptor knoc</w:t>
      </w:r>
      <w:r>
        <w:rPr>
          <w:rFonts w:cs="Times"/>
          <w:sz w:val="20"/>
          <w:szCs w:val="20"/>
        </w:rPr>
        <w:t>kdown in skeletal muscle was occ</w:t>
      </w:r>
      <w:r w:rsidRPr="0052513C">
        <w:rPr>
          <w:rFonts w:cs="Times"/>
          <w:sz w:val="20"/>
          <w:szCs w:val="20"/>
        </w:rPr>
        <w:t>ur</w:t>
      </w:r>
      <w:r>
        <w:rPr>
          <w:rFonts w:cs="Times"/>
          <w:sz w:val="20"/>
          <w:szCs w:val="20"/>
        </w:rPr>
        <w:t>r</w:t>
      </w:r>
      <w:r w:rsidRPr="0052513C">
        <w:rPr>
          <w:rFonts w:cs="Times"/>
          <w:sz w:val="20"/>
          <w:szCs w:val="20"/>
        </w:rPr>
        <w:t xml:space="preserve">ing in the </w:t>
      </w:r>
      <w:proofErr w:type="spellStart"/>
      <w:r w:rsidRPr="0052513C">
        <w:rPr>
          <w:rFonts w:cs="Times"/>
          <w:sz w:val="20"/>
          <w:szCs w:val="20"/>
        </w:rPr>
        <w:t>pupal</w:t>
      </w:r>
      <w:proofErr w:type="spellEnd"/>
      <w:r w:rsidRPr="0052513C">
        <w:rPr>
          <w:rFonts w:cs="Times"/>
          <w:sz w:val="20"/>
          <w:szCs w:val="20"/>
        </w:rPr>
        <w:t xml:space="preserve"> stage.</w:t>
      </w:r>
    </w:p>
    <w:p w14:paraId="53366878" w14:textId="77777777" w:rsidR="0052513C" w:rsidRDefault="0052513C" w:rsidP="006F1172">
      <w:pPr>
        <w:widowControl w:val="0"/>
        <w:autoSpaceDE w:val="0"/>
        <w:autoSpaceDN w:val="0"/>
        <w:adjustRightInd w:val="0"/>
        <w:rPr>
          <w:rFonts w:cs="Times"/>
          <w:sz w:val="20"/>
          <w:szCs w:val="20"/>
        </w:rPr>
      </w:pPr>
    </w:p>
    <w:p w14:paraId="473BD41F" w14:textId="31CE5536" w:rsidR="006A20BD" w:rsidRPr="003E4F67" w:rsidRDefault="00BD3C4E" w:rsidP="006F1172">
      <w:pPr>
        <w:widowControl w:val="0"/>
        <w:autoSpaceDE w:val="0"/>
        <w:autoSpaceDN w:val="0"/>
        <w:adjustRightInd w:val="0"/>
        <w:rPr>
          <w:rFonts w:cs="Times"/>
          <w:sz w:val="20"/>
          <w:szCs w:val="20"/>
        </w:rPr>
      </w:pPr>
      <w:r w:rsidRPr="00BD3C4E">
        <w:rPr>
          <w:rFonts w:cs="Times"/>
          <w:sz w:val="20"/>
          <w:szCs w:val="20"/>
        </w:rPr>
        <w:t xml:space="preserve">Figure 6. The graphs on the left show the number of total </w:t>
      </w:r>
      <w:proofErr w:type="spellStart"/>
      <w:r w:rsidRPr="00BD3C4E">
        <w:rPr>
          <w:rFonts w:cs="Times"/>
          <w:sz w:val="20"/>
          <w:szCs w:val="20"/>
        </w:rPr>
        <w:t>pupal</w:t>
      </w:r>
      <w:proofErr w:type="spellEnd"/>
      <w:r w:rsidRPr="00BD3C4E">
        <w:rPr>
          <w:rFonts w:cs="Times"/>
          <w:sz w:val="20"/>
          <w:szCs w:val="20"/>
        </w:rPr>
        <w:t xml:space="preserve"> cases produced in the Mef-</w:t>
      </w:r>
      <w:r w:rsidR="00FE5A20">
        <w:rPr>
          <w:rFonts w:cs="Times"/>
          <w:sz w:val="20"/>
          <w:szCs w:val="20"/>
        </w:rPr>
        <w:t>GAL4</w:t>
      </w:r>
      <w:r w:rsidRPr="00BD3C4E">
        <w:rPr>
          <w:rFonts w:cs="Times"/>
          <w:sz w:val="20"/>
          <w:szCs w:val="20"/>
        </w:rPr>
        <w:t>/</w:t>
      </w:r>
      <w:proofErr w:type="spellStart"/>
      <w:r w:rsidRPr="00BD3C4E">
        <w:rPr>
          <w:rFonts w:cs="Times"/>
          <w:sz w:val="20"/>
          <w:szCs w:val="20"/>
        </w:rPr>
        <w:t>shRNA</w:t>
      </w:r>
      <w:proofErr w:type="spellEnd"/>
      <w:r w:rsidRPr="00BD3C4E">
        <w:rPr>
          <w:rFonts w:cs="Times"/>
          <w:sz w:val="20"/>
          <w:szCs w:val="20"/>
        </w:rPr>
        <w:t xml:space="preserve"> and C179-</w:t>
      </w:r>
      <w:r w:rsidR="00FE5A20">
        <w:rPr>
          <w:rFonts w:cs="Times"/>
          <w:sz w:val="20"/>
          <w:szCs w:val="20"/>
        </w:rPr>
        <w:t>GAL4</w:t>
      </w:r>
      <w:r w:rsidRPr="00BD3C4E">
        <w:rPr>
          <w:rFonts w:cs="Times"/>
          <w:sz w:val="20"/>
          <w:szCs w:val="20"/>
        </w:rPr>
        <w:t>/</w:t>
      </w:r>
      <w:proofErr w:type="spellStart"/>
      <w:r w:rsidRPr="00BD3C4E">
        <w:rPr>
          <w:rFonts w:cs="Times"/>
          <w:sz w:val="20"/>
          <w:szCs w:val="20"/>
        </w:rPr>
        <w:t>shRNA</w:t>
      </w:r>
      <w:proofErr w:type="spellEnd"/>
      <w:r w:rsidRPr="00BD3C4E">
        <w:rPr>
          <w:rFonts w:cs="Times"/>
          <w:sz w:val="20"/>
          <w:szCs w:val="20"/>
        </w:rPr>
        <w:t xml:space="preserve"> crosses. The graphs on the right show the percentage of the cases that contained dead flies. The cases were counted around 20 days after the crosses were made. Homozygous strains of both the </w:t>
      </w:r>
      <w:r w:rsidR="00FE5A20">
        <w:rPr>
          <w:rFonts w:cs="Times"/>
          <w:sz w:val="20"/>
          <w:szCs w:val="20"/>
        </w:rPr>
        <w:t>GAL4</w:t>
      </w:r>
      <w:r w:rsidRPr="00BD3C4E">
        <w:rPr>
          <w:rFonts w:cs="Times"/>
          <w:sz w:val="20"/>
          <w:szCs w:val="20"/>
        </w:rPr>
        <w:t xml:space="preserve"> driver and the </w:t>
      </w:r>
      <w:proofErr w:type="spellStart"/>
      <w:r w:rsidRPr="00BD3C4E">
        <w:rPr>
          <w:rFonts w:cs="Times"/>
          <w:sz w:val="20"/>
          <w:szCs w:val="20"/>
        </w:rPr>
        <w:t>shRNA</w:t>
      </w:r>
      <w:proofErr w:type="spellEnd"/>
      <w:r w:rsidRPr="00BD3C4E">
        <w:rPr>
          <w:rFonts w:cs="Times"/>
          <w:sz w:val="20"/>
          <w:szCs w:val="20"/>
        </w:rPr>
        <w:t xml:space="preserve"> lines were used for the crosses. Nearly 100% of the </w:t>
      </w:r>
      <w:proofErr w:type="spellStart"/>
      <w:r w:rsidRPr="00BD3C4E">
        <w:rPr>
          <w:rFonts w:cs="Times"/>
          <w:sz w:val="20"/>
          <w:szCs w:val="20"/>
        </w:rPr>
        <w:t>pupal</w:t>
      </w:r>
      <w:proofErr w:type="spellEnd"/>
      <w:r w:rsidRPr="00BD3C4E">
        <w:rPr>
          <w:rFonts w:cs="Times"/>
          <w:sz w:val="20"/>
          <w:szCs w:val="20"/>
        </w:rPr>
        <w:t xml:space="preserve"> cases in the Mef-</w:t>
      </w:r>
      <w:r w:rsidR="00FE5A20">
        <w:rPr>
          <w:rFonts w:cs="Times"/>
          <w:sz w:val="20"/>
          <w:szCs w:val="20"/>
        </w:rPr>
        <w:t>GAL4</w:t>
      </w:r>
      <w:r w:rsidRPr="00BD3C4E">
        <w:rPr>
          <w:rFonts w:cs="Times"/>
          <w:sz w:val="20"/>
          <w:szCs w:val="20"/>
        </w:rPr>
        <w:t xml:space="preserve">/Raptor </w:t>
      </w:r>
      <w:proofErr w:type="spellStart"/>
      <w:r w:rsidRPr="00BD3C4E">
        <w:rPr>
          <w:rFonts w:cs="Times"/>
          <w:sz w:val="20"/>
          <w:szCs w:val="20"/>
        </w:rPr>
        <w:t>shRNA</w:t>
      </w:r>
      <w:proofErr w:type="spellEnd"/>
      <w:r w:rsidRPr="00BD3C4E">
        <w:rPr>
          <w:rFonts w:cs="Times"/>
          <w:sz w:val="20"/>
          <w:szCs w:val="20"/>
        </w:rPr>
        <w:t xml:space="preserve"> </w:t>
      </w:r>
      <w:proofErr w:type="gramStart"/>
      <w:r w:rsidRPr="00BD3C4E">
        <w:rPr>
          <w:rFonts w:cs="Times"/>
          <w:sz w:val="20"/>
          <w:szCs w:val="20"/>
        </w:rPr>
        <w:t>crosses</w:t>
      </w:r>
      <w:proofErr w:type="gramEnd"/>
      <w:r w:rsidRPr="00BD3C4E">
        <w:rPr>
          <w:rFonts w:cs="Times"/>
          <w:sz w:val="20"/>
          <w:szCs w:val="20"/>
        </w:rPr>
        <w:t xml:space="preserve"> contained dead flies. There </w:t>
      </w:r>
      <w:proofErr w:type="gramStart"/>
      <w:r w:rsidRPr="00BD3C4E">
        <w:rPr>
          <w:rFonts w:cs="Times"/>
          <w:sz w:val="20"/>
          <w:szCs w:val="20"/>
        </w:rPr>
        <w:t>was</w:t>
      </w:r>
      <w:proofErr w:type="gramEnd"/>
      <w:r w:rsidRPr="00BD3C4E">
        <w:rPr>
          <w:rFonts w:cs="Times"/>
          <w:sz w:val="20"/>
          <w:szCs w:val="20"/>
        </w:rPr>
        <w:t xml:space="preserve"> also a high percentage of dead flies in the cases of the C179-</w:t>
      </w:r>
      <w:r w:rsidR="00FE5A20">
        <w:rPr>
          <w:rFonts w:cs="Times"/>
          <w:sz w:val="20"/>
          <w:szCs w:val="20"/>
        </w:rPr>
        <w:t>GAL4</w:t>
      </w:r>
      <w:r w:rsidRPr="00BD3C4E">
        <w:rPr>
          <w:rFonts w:cs="Times"/>
          <w:sz w:val="20"/>
          <w:szCs w:val="20"/>
        </w:rPr>
        <w:t xml:space="preserve">/Raptor </w:t>
      </w:r>
      <w:proofErr w:type="spellStart"/>
      <w:r w:rsidRPr="00BD3C4E">
        <w:rPr>
          <w:rFonts w:cs="Times"/>
          <w:sz w:val="20"/>
          <w:szCs w:val="20"/>
        </w:rPr>
        <w:t>shRNA</w:t>
      </w:r>
      <w:proofErr w:type="spellEnd"/>
      <w:r w:rsidRPr="00BD3C4E">
        <w:rPr>
          <w:rFonts w:cs="Times"/>
          <w:sz w:val="20"/>
          <w:szCs w:val="20"/>
        </w:rPr>
        <w:t xml:space="preserve"> crosses, and the percentage of dead flies correlates with the relative strengths of the three different Raptor </w:t>
      </w:r>
      <w:proofErr w:type="spellStart"/>
      <w:r w:rsidRPr="00BD3C4E">
        <w:rPr>
          <w:rFonts w:cs="Times"/>
          <w:sz w:val="20"/>
          <w:szCs w:val="20"/>
        </w:rPr>
        <w:t>shRNA</w:t>
      </w:r>
      <w:proofErr w:type="spellEnd"/>
      <w:r w:rsidRPr="00BD3C4E">
        <w:rPr>
          <w:rFonts w:cs="Times"/>
          <w:sz w:val="20"/>
          <w:szCs w:val="20"/>
        </w:rPr>
        <w:t xml:space="preserve"> lines.</w:t>
      </w:r>
    </w:p>
    <w:p w14:paraId="0857B229" w14:textId="77777777" w:rsidR="00BD3C4E" w:rsidRPr="00DA59AE" w:rsidRDefault="00BD3C4E" w:rsidP="006F1172">
      <w:pPr>
        <w:widowControl w:val="0"/>
        <w:autoSpaceDE w:val="0"/>
        <w:autoSpaceDN w:val="0"/>
        <w:adjustRightInd w:val="0"/>
        <w:rPr>
          <w:rFonts w:cs="Times"/>
          <w:sz w:val="20"/>
          <w:szCs w:val="20"/>
        </w:rPr>
      </w:pPr>
    </w:p>
    <w:p w14:paraId="275A7DA7" w14:textId="53A7CBC9" w:rsidR="00BD3C4E" w:rsidRDefault="00BD3C4E" w:rsidP="006F1172">
      <w:pPr>
        <w:widowControl w:val="0"/>
        <w:autoSpaceDE w:val="0"/>
        <w:autoSpaceDN w:val="0"/>
        <w:adjustRightInd w:val="0"/>
        <w:rPr>
          <w:rFonts w:cs="Times"/>
          <w:sz w:val="20"/>
          <w:szCs w:val="20"/>
        </w:rPr>
      </w:pPr>
      <w:r w:rsidRPr="003E4F67">
        <w:rPr>
          <w:rFonts w:cs="Times"/>
          <w:sz w:val="20"/>
          <w:szCs w:val="20"/>
        </w:rPr>
        <w:t>Figure 7. The graphs show the average amount of time it took the flies from each of the crosses to climb 4 cm up the vial during three different points in their lifespan.  The crosses were made using homozygous strains of C179-</w:t>
      </w:r>
      <w:r w:rsidR="00FE5A20">
        <w:rPr>
          <w:rFonts w:cs="Times"/>
          <w:sz w:val="20"/>
          <w:szCs w:val="20"/>
        </w:rPr>
        <w:t>GAL4</w:t>
      </w:r>
      <w:r w:rsidRPr="003E4F67">
        <w:rPr>
          <w:rFonts w:cs="Times"/>
          <w:sz w:val="20"/>
          <w:szCs w:val="20"/>
        </w:rPr>
        <w:t xml:space="preserve"> and homozygous strains of Raptor and </w:t>
      </w:r>
      <w:proofErr w:type="spellStart"/>
      <w:r w:rsidRPr="003E4F67">
        <w:rPr>
          <w:rFonts w:cs="Times"/>
          <w:sz w:val="20"/>
          <w:szCs w:val="20"/>
        </w:rPr>
        <w:t>Tsc</w:t>
      </w:r>
      <w:proofErr w:type="spellEnd"/>
      <w:r w:rsidRPr="003E4F67">
        <w:rPr>
          <w:rFonts w:cs="Times"/>
          <w:sz w:val="20"/>
          <w:szCs w:val="20"/>
        </w:rPr>
        <w:t xml:space="preserve"> </w:t>
      </w:r>
      <w:proofErr w:type="spellStart"/>
      <w:r w:rsidRPr="003E4F67">
        <w:rPr>
          <w:rFonts w:cs="Times"/>
          <w:sz w:val="20"/>
          <w:szCs w:val="20"/>
        </w:rPr>
        <w:t>shRNA</w:t>
      </w:r>
      <w:proofErr w:type="spellEnd"/>
      <w:r w:rsidRPr="003E4F67">
        <w:rPr>
          <w:rFonts w:cs="Times"/>
          <w:sz w:val="20"/>
          <w:szCs w:val="20"/>
        </w:rPr>
        <w:t xml:space="preserve">. The general pattern shows that </w:t>
      </w:r>
      <w:proofErr w:type="spellStart"/>
      <w:r w:rsidRPr="003E4F67">
        <w:rPr>
          <w:rFonts w:cs="Times"/>
          <w:sz w:val="20"/>
          <w:szCs w:val="20"/>
        </w:rPr>
        <w:t>Tsc</w:t>
      </w:r>
      <w:proofErr w:type="spellEnd"/>
      <w:r w:rsidRPr="003E4F67">
        <w:rPr>
          <w:rFonts w:cs="Times"/>
          <w:sz w:val="20"/>
          <w:szCs w:val="20"/>
        </w:rPr>
        <w:t xml:space="preserve"> and Raptor knockdown in skeletal muscle causes decreased muscle function throughout lifespan as compared to the control.</w:t>
      </w:r>
    </w:p>
    <w:p w14:paraId="1CEBC0A8" w14:textId="77777777" w:rsidR="003E4F67" w:rsidRDefault="003E4F67" w:rsidP="006F1172">
      <w:pPr>
        <w:widowControl w:val="0"/>
        <w:autoSpaceDE w:val="0"/>
        <w:autoSpaceDN w:val="0"/>
        <w:adjustRightInd w:val="0"/>
        <w:rPr>
          <w:rFonts w:cs="Times"/>
          <w:sz w:val="20"/>
          <w:szCs w:val="20"/>
        </w:rPr>
      </w:pPr>
    </w:p>
    <w:p w14:paraId="1B4AB1E5" w14:textId="25395361" w:rsidR="003E4F67" w:rsidRPr="003E4F67" w:rsidRDefault="003E4F67" w:rsidP="006F1172">
      <w:pPr>
        <w:widowControl w:val="0"/>
        <w:autoSpaceDE w:val="0"/>
        <w:autoSpaceDN w:val="0"/>
        <w:adjustRightInd w:val="0"/>
        <w:rPr>
          <w:rFonts w:cs="Times"/>
          <w:sz w:val="20"/>
          <w:szCs w:val="20"/>
        </w:rPr>
      </w:pPr>
      <w:r w:rsidRPr="003E4F67">
        <w:rPr>
          <w:rFonts w:cs="Times"/>
          <w:sz w:val="20"/>
          <w:szCs w:val="20"/>
        </w:rPr>
        <w:t xml:space="preserve">Figure 8. The line graphs show the survival rate of flies with </w:t>
      </w:r>
      <w:proofErr w:type="spellStart"/>
      <w:r w:rsidRPr="003E4F67">
        <w:rPr>
          <w:rFonts w:cs="Times"/>
          <w:sz w:val="20"/>
          <w:szCs w:val="20"/>
        </w:rPr>
        <w:t>Tsc</w:t>
      </w:r>
      <w:proofErr w:type="spellEnd"/>
      <w:r w:rsidRPr="003E4F67">
        <w:rPr>
          <w:rFonts w:cs="Times"/>
          <w:sz w:val="20"/>
          <w:szCs w:val="20"/>
        </w:rPr>
        <w:t xml:space="preserve"> and Raptor knockdown in skeletal muscle. The graph on the left shows the effects of </w:t>
      </w:r>
      <w:proofErr w:type="spellStart"/>
      <w:r w:rsidRPr="003E4F67">
        <w:rPr>
          <w:rFonts w:cs="Times"/>
          <w:sz w:val="20"/>
          <w:szCs w:val="20"/>
        </w:rPr>
        <w:t>Tsc</w:t>
      </w:r>
      <w:proofErr w:type="spellEnd"/>
      <w:r w:rsidRPr="003E4F67">
        <w:rPr>
          <w:rFonts w:cs="Times"/>
          <w:sz w:val="20"/>
          <w:szCs w:val="20"/>
        </w:rPr>
        <w:t xml:space="preserve"> knockdown using the 24B-</w:t>
      </w:r>
      <w:r w:rsidR="00FE5A20">
        <w:rPr>
          <w:rFonts w:cs="Times"/>
          <w:sz w:val="20"/>
          <w:szCs w:val="20"/>
        </w:rPr>
        <w:t>GAL4</w:t>
      </w:r>
      <w:r w:rsidRPr="003E4F67">
        <w:rPr>
          <w:rFonts w:cs="Times"/>
          <w:sz w:val="20"/>
          <w:szCs w:val="20"/>
        </w:rPr>
        <w:t xml:space="preserve"> </w:t>
      </w:r>
      <w:proofErr w:type="gramStart"/>
      <w:r w:rsidRPr="003E4F67">
        <w:rPr>
          <w:rFonts w:cs="Times"/>
          <w:sz w:val="20"/>
          <w:szCs w:val="20"/>
        </w:rPr>
        <w:t>driver</w:t>
      </w:r>
      <w:proofErr w:type="gramEnd"/>
      <w:r w:rsidRPr="003E4F67">
        <w:rPr>
          <w:rFonts w:cs="Times"/>
          <w:sz w:val="20"/>
          <w:szCs w:val="20"/>
        </w:rPr>
        <w:t>, and the graph on the right shows the effects of Raptor knockdown using the C179-</w:t>
      </w:r>
      <w:r w:rsidR="00FE5A20">
        <w:rPr>
          <w:rFonts w:cs="Times"/>
          <w:sz w:val="20"/>
          <w:szCs w:val="20"/>
        </w:rPr>
        <w:t>GAL4</w:t>
      </w:r>
      <w:r w:rsidRPr="003E4F67">
        <w:rPr>
          <w:rFonts w:cs="Times"/>
          <w:sz w:val="20"/>
          <w:szCs w:val="20"/>
        </w:rPr>
        <w:t xml:space="preserve"> driver.  The crosses were flipped twice a week to count for dead flies. Both </w:t>
      </w:r>
      <w:proofErr w:type="spellStart"/>
      <w:r w:rsidRPr="003E4F67">
        <w:rPr>
          <w:rFonts w:cs="Times"/>
          <w:sz w:val="20"/>
          <w:szCs w:val="20"/>
        </w:rPr>
        <w:t>Tsc</w:t>
      </w:r>
      <w:proofErr w:type="spellEnd"/>
      <w:r w:rsidRPr="003E4F67">
        <w:rPr>
          <w:rFonts w:cs="Times"/>
          <w:sz w:val="20"/>
          <w:szCs w:val="20"/>
        </w:rPr>
        <w:t xml:space="preserve"> and Raptor knockdown in skeletal muscle result in decreased longevity. The controls contained either the </w:t>
      </w:r>
      <w:r w:rsidR="00FE5A20">
        <w:rPr>
          <w:rFonts w:cs="Times"/>
          <w:sz w:val="20"/>
          <w:szCs w:val="20"/>
        </w:rPr>
        <w:t>GAL4</w:t>
      </w:r>
      <w:r w:rsidRPr="003E4F67">
        <w:rPr>
          <w:rFonts w:cs="Times"/>
          <w:sz w:val="20"/>
          <w:szCs w:val="20"/>
        </w:rPr>
        <w:t xml:space="preserve"> driver strain over a marker, or the </w:t>
      </w:r>
      <w:proofErr w:type="spellStart"/>
      <w:r w:rsidRPr="003E4F67">
        <w:rPr>
          <w:rFonts w:cs="Times"/>
          <w:sz w:val="20"/>
          <w:szCs w:val="20"/>
        </w:rPr>
        <w:t>shRNA</w:t>
      </w:r>
      <w:proofErr w:type="spellEnd"/>
      <w:r w:rsidRPr="003E4F67">
        <w:rPr>
          <w:rFonts w:cs="Times"/>
          <w:sz w:val="20"/>
          <w:szCs w:val="20"/>
        </w:rPr>
        <w:t xml:space="preserve"> strain over a marker. Knocking down </w:t>
      </w:r>
      <w:proofErr w:type="spellStart"/>
      <w:r w:rsidRPr="003E4F67">
        <w:rPr>
          <w:rFonts w:cs="Times"/>
          <w:sz w:val="20"/>
          <w:szCs w:val="20"/>
        </w:rPr>
        <w:t>Tsc</w:t>
      </w:r>
      <w:proofErr w:type="spellEnd"/>
      <w:r w:rsidRPr="003E4F67">
        <w:rPr>
          <w:rFonts w:cs="Times"/>
          <w:sz w:val="20"/>
          <w:szCs w:val="20"/>
        </w:rPr>
        <w:t xml:space="preserve"> and Raptor in cardiac muscle using the Hand-</w:t>
      </w:r>
      <w:r w:rsidR="00FE5A20">
        <w:rPr>
          <w:rFonts w:cs="Times"/>
          <w:sz w:val="20"/>
          <w:szCs w:val="20"/>
        </w:rPr>
        <w:t>GAL4</w:t>
      </w:r>
      <w:r w:rsidRPr="003E4F67">
        <w:rPr>
          <w:rFonts w:cs="Times"/>
          <w:sz w:val="20"/>
          <w:szCs w:val="20"/>
        </w:rPr>
        <w:t xml:space="preserve"> driver had no significant effects on longevity.</w:t>
      </w:r>
    </w:p>
    <w:p w14:paraId="6025CAAD" w14:textId="5582DB02" w:rsidR="006F1172" w:rsidRPr="008C6740" w:rsidRDefault="006F1172" w:rsidP="006F1172">
      <w:pPr>
        <w:widowControl w:val="0"/>
        <w:autoSpaceDE w:val="0"/>
        <w:autoSpaceDN w:val="0"/>
        <w:adjustRightInd w:val="0"/>
        <w:rPr>
          <w:rFonts w:ascii="Times" w:hAnsi="Times" w:cs="Times"/>
        </w:rPr>
      </w:pPr>
    </w:p>
    <w:sectPr w:rsidR="006F1172" w:rsidRPr="008C6740" w:rsidSect="000E6DEC">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04-11T15:40:00Z" w:initials="DB">
    <w:p w14:paraId="0FAA3D29" w14:textId="630D2546" w:rsidR="00CA3EED" w:rsidRDefault="00CA3EED">
      <w:pPr>
        <w:pStyle w:val="CommentText"/>
      </w:pPr>
      <w:r>
        <w:rPr>
          <w:rStyle w:val="CommentReference"/>
        </w:rPr>
        <w:annotationRef/>
      </w:r>
      <w:r>
        <w:t xml:space="preserve">Ask </w:t>
      </w:r>
      <w:proofErr w:type="spellStart"/>
      <w:r>
        <w:t>larry</w:t>
      </w:r>
      <w:proofErr w:type="spellEnd"/>
      <w:r>
        <w:t xml:space="preserve"> for reference</w:t>
      </w:r>
    </w:p>
  </w:comment>
  <w:comment w:id="1" w:author="Dave Bridges" w:date="2014-05-06T10:15:00Z" w:initials="DB">
    <w:p w14:paraId="7CF46892" w14:textId="43E2704E" w:rsidR="00CA3EED" w:rsidRDefault="00CA3EED">
      <w:pPr>
        <w:pStyle w:val="CommentText"/>
      </w:pPr>
      <w:ins w:id="2" w:author="Dave Bridges" w:date="2014-05-06T10:15:00Z">
        <w:r>
          <w:rPr>
            <w:rStyle w:val="CommentReference"/>
          </w:rPr>
          <w:annotationRef/>
        </w:r>
      </w:ins>
      <w:r>
        <w:t>Innocence can you do this</w:t>
      </w:r>
    </w:p>
  </w:comment>
  <w:comment w:id="3" w:author="Dave Bridges" w:date="2014-05-06T10:16:00Z" w:initials="DB">
    <w:p w14:paraId="07C67643" w14:textId="74C062C4" w:rsidR="00CA3EED" w:rsidRDefault="00CA3EED">
      <w:pPr>
        <w:pStyle w:val="CommentText"/>
      </w:pPr>
      <w:ins w:id="4" w:author="Dave Bridges" w:date="2014-05-06T10:16:00Z">
        <w:r>
          <w:rPr>
            <w:rStyle w:val="CommentReference"/>
          </w:rPr>
          <w:annotationRef/>
        </w:r>
      </w:ins>
      <w:r>
        <w:t>Innocence can you write this part</w:t>
      </w:r>
    </w:p>
  </w:comment>
  <w:comment w:id="5" w:author="Dave Bridges" w:date="2014-05-07T08:43:00Z" w:initials="DB">
    <w:p w14:paraId="0139AF80" w14:textId="4BAAEF06" w:rsidR="00CA3EED" w:rsidRDefault="00CA3EED">
      <w:pPr>
        <w:pStyle w:val="CommentText"/>
      </w:pPr>
      <w:r>
        <w:rPr>
          <w:rStyle w:val="CommentReference"/>
        </w:rPr>
        <w:annotationRef/>
      </w:r>
      <w:r>
        <w:t>Larry, can you get me a reference for this</w:t>
      </w:r>
    </w:p>
  </w:comment>
  <w:comment w:id="7" w:author="Dave Bridges" w:date="2014-05-07T08:47:00Z" w:initials="DB">
    <w:p w14:paraId="339065ED" w14:textId="1B50010F" w:rsidR="00CA3EED" w:rsidRDefault="00CA3EED">
      <w:pPr>
        <w:pStyle w:val="CommentText"/>
      </w:pPr>
      <w:r>
        <w:rPr>
          <w:rStyle w:val="CommentReference"/>
        </w:rPr>
        <w:annotationRef/>
      </w:r>
      <w:r>
        <w:t>Larry can you put whatever grant you want to includ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83C93"/>
    <w:multiLevelType w:val="hybridMultilevel"/>
    <w:tmpl w:val="1D6A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853E96"/>
    <w:multiLevelType w:val="hybridMultilevel"/>
    <w:tmpl w:val="87A89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FD7"/>
    <w:rsid w:val="000E6DEC"/>
    <w:rsid w:val="001012AA"/>
    <w:rsid w:val="00140006"/>
    <w:rsid w:val="001425E4"/>
    <w:rsid w:val="001530A5"/>
    <w:rsid w:val="00162960"/>
    <w:rsid w:val="00187BB9"/>
    <w:rsid w:val="001A0687"/>
    <w:rsid w:val="001B4D8C"/>
    <w:rsid w:val="001C1FEF"/>
    <w:rsid w:val="001C5E50"/>
    <w:rsid w:val="00234C0A"/>
    <w:rsid w:val="002754B1"/>
    <w:rsid w:val="002A13D8"/>
    <w:rsid w:val="002D6048"/>
    <w:rsid w:val="002E57BF"/>
    <w:rsid w:val="0033192B"/>
    <w:rsid w:val="00340AA3"/>
    <w:rsid w:val="00357F77"/>
    <w:rsid w:val="00364075"/>
    <w:rsid w:val="003937DA"/>
    <w:rsid w:val="003D6BD1"/>
    <w:rsid w:val="003E4F67"/>
    <w:rsid w:val="0040324E"/>
    <w:rsid w:val="00407AC6"/>
    <w:rsid w:val="00411E0B"/>
    <w:rsid w:val="00433D82"/>
    <w:rsid w:val="00436E62"/>
    <w:rsid w:val="00474711"/>
    <w:rsid w:val="004826A6"/>
    <w:rsid w:val="0048645D"/>
    <w:rsid w:val="00486518"/>
    <w:rsid w:val="004B7CDC"/>
    <w:rsid w:val="0052513C"/>
    <w:rsid w:val="00537B34"/>
    <w:rsid w:val="005537E0"/>
    <w:rsid w:val="00554FC6"/>
    <w:rsid w:val="00571E6C"/>
    <w:rsid w:val="005B4AB2"/>
    <w:rsid w:val="006A20BD"/>
    <w:rsid w:val="006F1172"/>
    <w:rsid w:val="0075212D"/>
    <w:rsid w:val="007A2B2C"/>
    <w:rsid w:val="007C342C"/>
    <w:rsid w:val="007D3910"/>
    <w:rsid w:val="007E2C73"/>
    <w:rsid w:val="007E44ED"/>
    <w:rsid w:val="008559E4"/>
    <w:rsid w:val="00895FB6"/>
    <w:rsid w:val="008C6740"/>
    <w:rsid w:val="0090102F"/>
    <w:rsid w:val="009111E3"/>
    <w:rsid w:val="00922DE5"/>
    <w:rsid w:val="00975E32"/>
    <w:rsid w:val="009964F9"/>
    <w:rsid w:val="009C36DF"/>
    <w:rsid w:val="00A35634"/>
    <w:rsid w:val="00A95905"/>
    <w:rsid w:val="00AC4DDA"/>
    <w:rsid w:val="00AC63C1"/>
    <w:rsid w:val="00AF6080"/>
    <w:rsid w:val="00B20189"/>
    <w:rsid w:val="00B65631"/>
    <w:rsid w:val="00B840BA"/>
    <w:rsid w:val="00BD3C4E"/>
    <w:rsid w:val="00BD6FBB"/>
    <w:rsid w:val="00BE0793"/>
    <w:rsid w:val="00BE37DD"/>
    <w:rsid w:val="00C10A32"/>
    <w:rsid w:val="00C2697E"/>
    <w:rsid w:val="00C35D4F"/>
    <w:rsid w:val="00C40639"/>
    <w:rsid w:val="00C8155A"/>
    <w:rsid w:val="00C838F3"/>
    <w:rsid w:val="00CA3EED"/>
    <w:rsid w:val="00CC4247"/>
    <w:rsid w:val="00CD646A"/>
    <w:rsid w:val="00D07587"/>
    <w:rsid w:val="00DA59AE"/>
    <w:rsid w:val="00DB29A1"/>
    <w:rsid w:val="00DD6A3B"/>
    <w:rsid w:val="00DF02CD"/>
    <w:rsid w:val="00E20164"/>
    <w:rsid w:val="00E251E9"/>
    <w:rsid w:val="00E25FD7"/>
    <w:rsid w:val="00E73EEA"/>
    <w:rsid w:val="00EB1511"/>
    <w:rsid w:val="00EE0AF8"/>
    <w:rsid w:val="00EE5C4B"/>
    <w:rsid w:val="00F0001B"/>
    <w:rsid w:val="00F31273"/>
    <w:rsid w:val="00F444D6"/>
    <w:rsid w:val="00F771CB"/>
    <w:rsid w:val="00FC74E0"/>
    <w:rsid w:val="00FD4013"/>
    <w:rsid w:val="00FE5A20"/>
    <w:rsid w:val="00FE64D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C81C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98134295">
      <w:bodyDiv w:val="1"/>
      <w:marLeft w:val="0"/>
      <w:marRight w:val="0"/>
      <w:marTop w:val="0"/>
      <w:marBottom w:val="0"/>
      <w:divBdr>
        <w:top w:val="none" w:sz="0" w:space="0" w:color="auto"/>
        <w:left w:val="none" w:sz="0" w:space="0" w:color="auto"/>
        <w:bottom w:val="none" w:sz="0" w:space="0" w:color="auto"/>
        <w:right w:val="none" w:sz="0" w:space="0" w:color="auto"/>
      </w:divBdr>
      <w:divsChild>
        <w:div w:id="1284725947">
          <w:marLeft w:val="0"/>
          <w:marRight w:val="0"/>
          <w:marTop w:val="0"/>
          <w:marBottom w:val="0"/>
          <w:divBdr>
            <w:top w:val="none" w:sz="0" w:space="0" w:color="auto"/>
            <w:left w:val="none" w:sz="0" w:space="0" w:color="auto"/>
            <w:bottom w:val="none" w:sz="0" w:space="0" w:color="auto"/>
            <w:right w:val="none" w:sz="0" w:space="0" w:color="auto"/>
          </w:divBdr>
          <w:divsChild>
            <w:div w:id="1138886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8</Pages>
  <Words>6742</Words>
  <Characters>38433</Characters>
  <Application>Microsoft Macintosh Word</Application>
  <DocSecurity>0</DocSecurity>
  <Lines>320</Lines>
  <Paragraphs>90</Paragraphs>
  <ScaleCrop>false</ScaleCrop>
  <Company>UTHSC</Company>
  <LinksUpToDate>false</LinksUpToDate>
  <CharactersWithSpaces>450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y Hatfield</dc:creator>
  <cp:keywords/>
  <dc:description/>
  <cp:lastModifiedBy>Dave Bridges</cp:lastModifiedBy>
  <cp:revision>2</cp:revision>
  <cp:lastPrinted>2013-08-09T15:54:00Z</cp:lastPrinted>
  <dcterms:created xsi:type="dcterms:W3CDTF">2014-05-07T19:10:00Z</dcterms:created>
  <dcterms:modified xsi:type="dcterms:W3CDTF">2014-05-07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keletal-muscl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ba-molecular-and-cell-biology-of-lipids</vt:lpwstr>
  </property>
  <property fmtid="{D5CDD505-2E9C-101B-9397-08002B2CF9AE}" pid="14" name="Mendeley Recent Style Name 4_1">
    <vt:lpwstr>BBA - Molecular and Cell Biology of Lipid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